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909AA" w14:textId="77777777" w:rsidR="00520B19" w:rsidRPr="000219C2" w:rsidRDefault="00B77BBD" w:rsidP="002D6379">
      <w:pPr>
        <w:pStyle w:val="Heading1"/>
      </w:pPr>
      <w:bookmarkStart w:id="0" w:name="_Ref211840278"/>
      <w:r w:rsidRPr="000219C2">
        <w:t>Supplementary material</w:t>
      </w:r>
      <w:bookmarkEnd w:id="0"/>
    </w:p>
    <w:p w14:paraId="405909AB" w14:textId="20FB8C3D" w:rsidR="00520B19" w:rsidRPr="000219C2" w:rsidRDefault="00B77BBD" w:rsidP="00897C1F">
      <w:pPr>
        <w:pStyle w:val="Heading2"/>
        <w:rPr>
          <w:rFonts w:ascii="Times New Roman" w:hAnsi="Times New Roman" w:cs="Times New Roman"/>
          <w:i/>
          <w:iCs/>
          <w:sz w:val="24"/>
          <w:szCs w:val="24"/>
        </w:rPr>
      </w:pPr>
      <w:bookmarkStart w:id="1" w:name="_Ref211840598"/>
      <w:r w:rsidRPr="000219C2">
        <w:rPr>
          <w:rFonts w:ascii="Times New Roman" w:hAnsi="Times New Roman" w:cs="Times New Roman"/>
          <w:i/>
          <w:iCs/>
          <w:color w:val="auto"/>
          <w:sz w:val="24"/>
          <w:szCs w:val="24"/>
        </w:rPr>
        <w:t xml:space="preserve">Continents </w:t>
      </w:r>
      <w:bookmarkEnd w:id="1"/>
      <w:r w:rsidR="006E334F" w:rsidRPr="006E334F">
        <w:rPr>
          <w:rFonts w:ascii="Times New Roman" w:hAnsi="Times New Roman" w:cs="Times New Roman"/>
          <w:i/>
          <w:iCs/>
          <w:color w:val="auto"/>
          <w:sz w:val="24"/>
          <w:szCs w:val="24"/>
        </w:rPr>
        <w:t>regionalization</w:t>
      </w:r>
    </w:p>
    <w:p w14:paraId="405909AC" w14:textId="4B77E2EE" w:rsidR="00520B19" w:rsidRPr="000219C2" w:rsidRDefault="006E334F">
      <w:pPr>
        <w:spacing w:line="480" w:lineRule="auto"/>
        <w:jc w:val="both"/>
        <w:rPr>
          <w:rFonts w:ascii="Times New Roman" w:hAnsi="Times New Roman" w:cs="Times New Roman"/>
          <w:sz w:val="24"/>
          <w:szCs w:val="24"/>
        </w:rPr>
      </w:pPr>
      <w:r w:rsidRPr="006E334F">
        <w:rPr>
          <w:rFonts w:ascii="Times New Roman" w:hAnsi="Times New Roman" w:cs="Times New Roman"/>
          <w:sz w:val="24"/>
          <w:szCs w:val="24"/>
        </w:rPr>
        <w:t>For the purposes of regional reporting and visualization, North America and Central America were aggregated into a single continental region. Consequently, results for Belize, Costa Rica, El Salvador, Guatemala, Honduras, Nicaragua, and Panama are included within the North American continental category</w:t>
      </w:r>
      <w:r w:rsidR="00B77BBD" w:rsidRPr="000219C2">
        <w:rPr>
          <w:rFonts w:ascii="Times New Roman" w:hAnsi="Times New Roman" w:cs="Times New Roman"/>
          <w:sz w:val="24"/>
          <w:szCs w:val="24"/>
        </w:rPr>
        <w:t>.</w:t>
      </w:r>
    </w:p>
    <w:p w14:paraId="405909B4" w14:textId="6E44D70A" w:rsidR="00520B19" w:rsidRDefault="00E443C0" w:rsidP="00897C1F">
      <w:pPr>
        <w:pStyle w:val="Heading2"/>
        <w:rPr>
          <w:rFonts w:ascii="Times New Roman" w:hAnsi="Times New Roman" w:cs="Times New Roman"/>
          <w:i/>
          <w:iCs/>
          <w:color w:val="auto"/>
          <w:sz w:val="24"/>
          <w:szCs w:val="24"/>
        </w:rPr>
      </w:pPr>
      <w:bookmarkStart w:id="2" w:name="_Ref217309617"/>
      <w:r w:rsidRPr="00E443C0">
        <w:rPr>
          <w:rFonts w:ascii="Times New Roman" w:hAnsi="Times New Roman" w:cs="Times New Roman"/>
          <w:i/>
          <w:iCs/>
          <w:color w:val="auto"/>
          <w:sz w:val="24"/>
          <w:szCs w:val="24"/>
        </w:rPr>
        <w:t>Definition of growing season regions</w:t>
      </w:r>
      <w:bookmarkEnd w:id="2"/>
    </w:p>
    <w:p w14:paraId="7BD6E047" w14:textId="15A5A5E4" w:rsidR="007C19F8" w:rsidRDefault="00E443C0" w:rsidP="007C19F8">
      <w:pPr>
        <w:keepNext/>
        <w:spacing w:line="480" w:lineRule="auto"/>
        <w:jc w:val="both"/>
        <w:rPr>
          <w:rFonts w:ascii="Times New Roman" w:hAnsi="Times New Roman" w:cs="Times New Roman"/>
          <w:sz w:val="24"/>
          <w:szCs w:val="24"/>
        </w:rPr>
      </w:pPr>
      <w:r w:rsidRPr="00E443C0">
        <w:rPr>
          <w:rFonts w:ascii="Times New Roman" w:hAnsi="Times New Roman" w:cs="Times New Roman"/>
          <w:sz w:val="24"/>
          <w:szCs w:val="24"/>
        </w:rPr>
        <w:t>To account for global heterogeneity in agricultural timing, we stratified the production areas</w:t>
      </w:r>
      <w:r w:rsidR="00680761">
        <w:rPr>
          <w:rFonts w:ascii="Times New Roman" w:hAnsi="Times New Roman" w:cs="Times New Roman"/>
          <w:sz w:val="24"/>
          <w:szCs w:val="24"/>
        </w:rPr>
        <w:t xml:space="preserve"> – </w:t>
      </w:r>
      <w:r w:rsidRPr="00E443C0">
        <w:rPr>
          <w:rFonts w:ascii="Times New Roman" w:hAnsi="Times New Roman" w:cs="Times New Roman"/>
          <w:sz w:val="24"/>
          <w:szCs w:val="24"/>
        </w:rPr>
        <w:t>defined</w:t>
      </w:r>
      <w:r w:rsidR="00680761">
        <w:rPr>
          <w:rFonts w:ascii="Times New Roman" w:hAnsi="Times New Roman" w:cs="Times New Roman"/>
          <w:sz w:val="24"/>
          <w:szCs w:val="24"/>
        </w:rPr>
        <w:t xml:space="preserve"> </w:t>
      </w:r>
      <w:r w:rsidRPr="00E443C0">
        <w:rPr>
          <w:rFonts w:ascii="Times New Roman" w:hAnsi="Times New Roman" w:cs="Times New Roman"/>
          <w:sz w:val="24"/>
          <w:szCs w:val="24"/>
        </w:rPr>
        <w:t>as non-zero harvested regions in MapSPAM</w:t>
      </w:r>
      <w:r w:rsidR="00680761">
        <w:rPr>
          <w:rFonts w:ascii="Times New Roman" w:hAnsi="Times New Roman" w:cs="Times New Roman"/>
          <w:sz w:val="24"/>
          <w:szCs w:val="24"/>
        </w:rPr>
        <w:t xml:space="preserve"> – </w:t>
      </w:r>
      <w:r w:rsidRPr="00E443C0">
        <w:rPr>
          <w:rFonts w:ascii="Times New Roman" w:hAnsi="Times New Roman" w:cs="Times New Roman"/>
          <w:sz w:val="24"/>
          <w:szCs w:val="24"/>
        </w:rPr>
        <w:t>into</w:t>
      </w:r>
      <w:r w:rsidR="00680761">
        <w:rPr>
          <w:rFonts w:ascii="Times New Roman" w:hAnsi="Times New Roman" w:cs="Times New Roman"/>
          <w:sz w:val="24"/>
          <w:szCs w:val="24"/>
        </w:rPr>
        <w:t xml:space="preserve"> </w:t>
      </w:r>
      <w:r w:rsidRPr="00E443C0">
        <w:rPr>
          <w:rFonts w:ascii="Times New Roman" w:hAnsi="Times New Roman" w:cs="Times New Roman"/>
          <w:sz w:val="24"/>
          <w:szCs w:val="24"/>
        </w:rPr>
        <w:t>areas characterized by either one or two growing seasons</w:t>
      </w:r>
      <w:r w:rsidR="007C19F8">
        <w:rPr>
          <w:rFonts w:ascii="Times New Roman" w:hAnsi="Times New Roman" w:cs="Times New Roman"/>
          <w:sz w:val="24"/>
          <w:szCs w:val="24"/>
        </w:rPr>
        <w:fldChar w:fldCharType="begin"/>
      </w:r>
      <w:r w:rsidR="00D91413">
        <w:rPr>
          <w:rFonts w:ascii="Times New Roman" w:hAnsi="Times New Roman" w:cs="Times New Roman"/>
          <w:sz w:val="24"/>
          <w:szCs w:val="24"/>
        </w:rPr>
        <w:instrText xml:space="preserve"> ADDIN ZOTERO_ITEM CSL_CITATION {"citationID":"vCLKXEpf","properties":{"formattedCitation":"\\super 1\\nosupersub{}","plainCitation":"1","noteIndex":0},"citationItems":[{"id":909,"uris":["http://zotero.org/users/5945511/items/W4CE2B2H"],"itemData":{"id":909,"type":"webpage","abstract":"The mean growing season period is defined by a satellite-derived phenology computed on the long-term average of 10-day MODIS NDVI data. The MODIS data preprocessing was done by BOKU University (Klisch and Atzberger, 2016) starting from MOD13A2 and MYD13A2 V006 16-day Global data at 1 km resolution. Phenology was extracted using the SPIRITS software (Eerens et al., 2014; Rembold et al., 2015) applied to the historical average of the smoothed NDVI over the period 2003-2016.","container-title":"GEO Knowledge Hub","language":"EN","title":"Phenology dataset","URL":"https://gkhub.earthobservations.org/records/z92cv-v6s48","author":[{"family":"Joint Research Centre","given":""}],"accessed":{"date-parts":[["2023",12,6]]},"issued":{"date-parts":[["2022"]]},"citation-key":"jointresearchcentrePhenologyDataset2022"}}],"schema":"https://github.com/citation-style-language/schema/raw/master/csl-citation.json"} </w:instrText>
      </w:r>
      <w:r w:rsidR="007C19F8">
        <w:rPr>
          <w:rFonts w:ascii="Times New Roman" w:hAnsi="Times New Roman" w:cs="Times New Roman"/>
          <w:sz w:val="24"/>
          <w:szCs w:val="24"/>
        </w:rPr>
        <w:fldChar w:fldCharType="separate"/>
      </w:r>
      <w:r w:rsidR="00D91413" w:rsidRPr="00D91413">
        <w:rPr>
          <w:rFonts w:ascii="Times New Roman" w:hAnsi="Times New Roman" w:cs="Times New Roman"/>
          <w:kern w:val="0"/>
          <w:sz w:val="24"/>
          <w:vertAlign w:val="superscript"/>
        </w:rPr>
        <w:t>1</w:t>
      </w:r>
      <w:r w:rsidR="007C19F8">
        <w:rPr>
          <w:rFonts w:ascii="Times New Roman" w:hAnsi="Times New Roman" w:cs="Times New Roman"/>
          <w:sz w:val="24"/>
          <w:szCs w:val="24"/>
        </w:rPr>
        <w:fldChar w:fldCharType="end"/>
      </w:r>
      <w:r w:rsidR="00453A59" w:rsidRPr="00453A59">
        <w:rPr>
          <w:rFonts w:ascii="Times New Roman" w:hAnsi="Times New Roman" w:cs="Times New Roman"/>
          <w:sz w:val="24"/>
          <w:szCs w:val="24"/>
        </w:rPr>
        <w:t xml:space="preserve">. </w:t>
      </w:r>
      <w:r w:rsidR="0045094A" w:rsidRPr="0045094A">
        <w:rPr>
          <w:rFonts w:ascii="Times New Roman" w:hAnsi="Times New Roman" w:cs="Times New Roman"/>
          <w:sz w:val="24"/>
          <w:szCs w:val="24"/>
        </w:rPr>
        <w:t xml:space="preserve">This stratification ensured that the calculation of extreme agricultural </w:t>
      </w:r>
      <w:proofErr w:type="gramStart"/>
      <w:r w:rsidR="0045094A" w:rsidRPr="0045094A">
        <w:rPr>
          <w:rFonts w:ascii="Times New Roman" w:hAnsi="Times New Roman" w:cs="Times New Roman"/>
          <w:sz w:val="24"/>
          <w:szCs w:val="24"/>
        </w:rPr>
        <w:t>drought time</w:t>
      </w:r>
      <w:proofErr w:type="gramEnd"/>
      <w:r w:rsidR="0045094A" w:rsidRPr="0045094A">
        <w:rPr>
          <w:rFonts w:ascii="Times New Roman" w:hAnsi="Times New Roman" w:cs="Times New Roman"/>
          <w:sz w:val="24"/>
          <w:szCs w:val="24"/>
        </w:rPr>
        <w:t xml:space="preserve"> series was synchronized with local crop calendars</w:t>
      </w:r>
      <w:r w:rsidR="00453A59" w:rsidRPr="00453A59">
        <w:rPr>
          <w:rFonts w:ascii="Times New Roman" w:hAnsi="Times New Roman" w:cs="Times New Roman"/>
          <w:sz w:val="24"/>
          <w:szCs w:val="24"/>
        </w:rPr>
        <w:t>.</w:t>
      </w:r>
    </w:p>
    <w:p w14:paraId="72388C06" w14:textId="5AA4B594" w:rsidR="008F12B5" w:rsidRDefault="00E6589D" w:rsidP="00E63AD5">
      <w:pPr>
        <w:keepNext/>
        <w:spacing w:line="480" w:lineRule="auto"/>
        <w:jc w:val="center"/>
      </w:pPr>
      <w:r w:rsidRPr="000219C2">
        <w:rPr>
          <w:rFonts w:ascii="Times New Roman" w:hAnsi="Times New Roman" w:cs="Times New Roman"/>
          <w:noProof/>
          <w:sz w:val="24"/>
          <w:szCs w:val="24"/>
        </w:rPr>
        <w:drawing>
          <wp:inline distT="0" distB="0" distL="0" distR="0" wp14:anchorId="485BB5BC" wp14:editId="17C3D8A1">
            <wp:extent cx="5943600" cy="2603500"/>
            <wp:effectExtent l="0" t="0" r="0" b="0"/>
            <wp:docPr id="1462689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586" name="Picture 1462689586"/>
                    <pic:cNvPicPr/>
                  </pic:nvPicPr>
                  <pic:blipFill rotWithShape="1">
                    <a:blip r:embed="rId11" cstate="print">
                      <a:extLst>
                        <a:ext uri="{28A0092B-C50C-407E-A947-70E740481C1C}">
                          <a14:useLocalDpi xmlns:a14="http://schemas.microsoft.com/office/drawing/2010/main" val="0"/>
                        </a:ext>
                      </a:extLst>
                    </a:blip>
                    <a:srcRect t="24039" b="21207"/>
                    <a:stretch>
                      <a:fillRect/>
                    </a:stretch>
                  </pic:blipFill>
                  <pic:spPr bwMode="auto">
                    <a:xfrm>
                      <a:off x="0" y="0"/>
                      <a:ext cx="5943600" cy="2603500"/>
                    </a:xfrm>
                    <a:prstGeom prst="rect">
                      <a:avLst/>
                    </a:prstGeom>
                    <a:ln>
                      <a:noFill/>
                    </a:ln>
                    <a:extLst>
                      <a:ext uri="{53640926-AAD7-44D8-BBD7-CCE9431645EC}">
                        <a14:shadowObscured xmlns:a14="http://schemas.microsoft.com/office/drawing/2010/main"/>
                      </a:ext>
                    </a:extLst>
                  </pic:spPr>
                </pic:pic>
              </a:graphicData>
            </a:graphic>
          </wp:inline>
        </w:drawing>
      </w:r>
    </w:p>
    <w:p w14:paraId="405909B5" w14:textId="7BB3EB23" w:rsidR="00520B19" w:rsidRDefault="008F12B5" w:rsidP="00E63AD5">
      <w:pPr>
        <w:pStyle w:val="Caption"/>
        <w:jc w:val="both"/>
        <w:rPr>
          <w:rFonts w:ascii="Times New Roman" w:hAnsi="Times New Roman" w:cs="Times New Roman"/>
          <w:i w:val="0"/>
          <w:iCs w:val="0"/>
          <w:color w:val="auto"/>
          <w:sz w:val="24"/>
          <w:szCs w:val="24"/>
        </w:rPr>
      </w:pPr>
      <w:r w:rsidRPr="00E63AD5">
        <w:rPr>
          <w:rFonts w:ascii="Times New Roman" w:hAnsi="Times New Roman" w:cs="Times New Roman"/>
          <w:b/>
          <w:bCs/>
          <w:i w:val="0"/>
          <w:iCs w:val="0"/>
          <w:color w:val="auto"/>
          <w:sz w:val="24"/>
          <w:szCs w:val="24"/>
        </w:rPr>
        <w:t xml:space="preserve">Figure S </w:t>
      </w:r>
      <w:r w:rsidRPr="00E63AD5">
        <w:rPr>
          <w:rFonts w:ascii="Times New Roman" w:hAnsi="Times New Roman" w:cs="Times New Roman"/>
          <w:b/>
          <w:bCs/>
          <w:i w:val="0"/>
          <w:iCs w:val="0"/>
          <w:color w:val="auto"/>
          <w:sz w:val="24"/>
          <w:szCs w:val="24"/>
        </w:rPr>
        <w:fldChar w:fldCharType="begin"/>
      </w:r>
      <w:r w:rsidRPr="00E63AD5">
        <w:rPr>
          <w:rFonts w:ascii="Times New Roman" w:hAnsi="Times New Roman" w:cs="Times New Roman"/>
          <w:b/>
          <w:bCs/>
          <w:i w:val="0"/>
          <w:iCs w:val="0"/>
          <w:color w:val="auto"/>
          <w:sz w:val="24"/>
          <w:szCs w:val="24"/>
        </w:rPr>
        <w:instrText xml:space="preserve"> SEQ Figure_S \* ARABIC </w:instrText>
      </w:r>
      <w:r w:rsidRPr="00E63AD5">
        <w:rPr>
          <w:rFonts w:ascii="Times New Roman" w:hAnsi="Times New Roman" w:cs="Times New Roman"/>
          <w:b/>
          <w:bCs/>
          <w:i w:val="0"/>
          <w:iCs w:val="0"/>
          <w:color w:val="auto"/>
          <w:sz w:val="24"/>
          <w:szCs w:val="24"/>
        </w:rPr>
        <w:fldChar w:fldCharType="separate"/>
      </w:r>
      <w:r w:rsidR="003076C3">
        <w:rPr>
          <w:rFonts w:ascii="Times New Roman" w:hAnsi="Times New Roman" w:cs="Times New Roman"/>
          <w:b/>
          <w:bCs/>
          <w:i w:val="0"/>
          <w:iCs w:val="0"/>
          <w:noProof/>
          <w:color w:val="auto"/>
          <w:sz w:val="24"/>
          <w:szCs w:val="24"/>
        </w:rPr>
        <w:t>1</w:t>
      </w:r>
      <w:r w:rsidRPr="00E63AD5">
        <w:rPr>
          <w:rFonts w:ascii="Times New Roman" w:hAnsi="Times New Roman" w:cs="Times New Roman"/>
          <w:b/>
          <w:bCs/>
          <w:i w:val="0"/>
          <w:iCs w:val="0"/>
          <w:color w:val="auto"/>
          <w:sz w:val="24"/>
          <w:szCs w:val="24"/>
        </w:rPr>
        <w:fldChar w:fldCharType="end"/>
      </w:r>
      <w:r w:rsidRPr="00E63AD5">
        <w:rPr>
          <w:rFonts w:ascii="Times New Roman" w:hAnsi="Times New Roman" w:cs="Times New Roman"/>
          <w:i w:val="0"/>
          <w:iCs w:val="0"/>
          <w:color w:val="auto"/>
          <w:sz w:val="24"/>
          <w:szCs w:val="24"/>
        </w:rPr>
        <w:t xml:space="preserve">. </w:t>
      </w:r>
      <w:r w:rsidR="00C14638" w:rsidRPr="00C14638">
        <w:rPr>
          <w:rFonts w:ascii="Times New Roman" w:hAnsi="Times New Roman" w:cs="Times New Roman"/>
          <w:i w:val="0"/>
          <w:iCs w:val="0"/>
          <w:color w:val="auto"/>
          <w:sz w:val="24"/>
          <w:szCs w:val="24"/>
        </w:rPr>
        <w:t>Global distribution of agricultural production regions by growing season frequency. Spatial distribution (0.25° resolution) of areas characterized by one (</w:t>
      </w:r>
      <w:r w:rsidR="00C14638">
        <w:rPr>
          <w:rFonts w:ascii="Times New Roman" w:hAnsi="Times New Roman" w:cs="Times New Roman"/>
          <w:i w:val="0"/>
          <w:iCs w:val="0"/>
          <w:color w:val="auto"/>
          <w:sz w:val="24"/>
          <w:szCs w:val="24"/>
        </w:rPr>
        <w:t>red</w:t>
      </w:r>
      <w:r w:rsidR="00C14638" w:rsidRPr="00C14638">
        <w:rPr>
          <w:rFonts w:ascii="Times New Roman" w:hAnsi="Times New Roman" w:cs="Times New Roman"/>
          <w:i w:val="0"/>
          <w:iCs w:val="0"/>
          <w:color w:val="auto"/>
          <w:sz w:val="24"/>
          <w:szCs w:val="24"/>
        </w:rPr>
        <w:t>) or two (</w:t>
      </w:r>
      <w:r w:rsidR="00C14638">
        <w:rPr>
          <w:rFonts w:ascii="Times New Roman" w:hAnsi="Times New Roman" w:cs="Times New Roman"/>
          <w:i w:val="0"/>
          <w:iCs w:val="0"/>
          <w:color w:val="auto"/>
          <w:sz w:val="24"/>
          <w:szCs w:val="24"/>
        </w:rPr>
        <w:t>blue</w:t>
      </w:r>
      <w:r w:rsidR="00C14638" w:rsidRPr="00C14638">
        <w:rPr>
          <w:rFonts w:ascii="Times New Roman" w:hAnsi="Times New Roman" w:cs="Times New Roman"/>
          <w:i w:val="0"/>
          <w:iCs w:val="0"/>
          <w:color w:val="auto"/>
          <w:sz w:val="24"/>
          <w:szCs w:val="24"/>
        </w:rPr>
        <w:t>) growing seasons</w:t>
      </w:r>
      <w:r w:rsidR="000B45F7">
        <w:rPr>
          <w:rFonts w:ascii="Times New Roman" w:hAnsi="Times New Roman" w:cs="Times New Roman"/>
          <w:i w:val="0"/>
          <w:iCs w:val="0"/>
          <w:color w:val="auto"/>
          <w:sz w:val="24"/>
          <w:szCs w:val="24"/>
        </w:rPr>
        <w:t>.</w:t>
      </w:r>
    </w:p>
    <w:p w14:paraId="4554EA42" w14:textId="77777777" w:rsidR="000B45F7" w:rsidRPr="000B45F7" w:rsidRDefault="000B45F7" w:rsidP="000B45F7">
      <w:pPr>
        <w:spacing w:line="480" w:lineRule="auto"/>
        <w:rPr>
          <w:rFonts w:ascii="Times New Roman" w:hAnsi="Times New Roman" w:cs="Times New Roman"/>
          <w:sz w:val="24"/>
          <w:szCs w:val="24"/>
        </w:rPr>
      </w:pPr>
    </w:p>
    <w:p w14:paraId="29F99BD2" w14:textId="4AB70A49" w:rsidR="0071471D" w:rsidRPr="000219C2" w:rsidRDefault="006C53E9" w:rsidP="00B04AF8">
      <w:pPr>
        <w:pStyle w:val="Heading2"/>
      </w:pPr>
      <w:bookmarkStart w:id="3" w:name="_Ref217316841"/>
      <w:r w:rsidRPr="006C53E9">
        <w:rPr>
          <w:rFonts w:ascii="Times New Roman" w:hAnsi="Times New Roman" w:cs="Times New Roman"/>
          <w:i/>
          <w:iCs/>
          <w:color w:val="auto"/>
          <w:sz w:val="24"/>
          <w:szCs w:val="24"/>
        </w:rPr>
        <w:lastRenderedPageBreak/>
        <w:t>Crop categorization and standardization</w:t>
      </w:r>
      <w:bookmarkEnd w:id="3"/>
    </w:p>
    <w:p w14:paraId="641974ED" w14:textId="21ADAA6B" w:rsidR="0071471D" w:rsidRPr="00380FE1" w:rsidRDefault="006C53E9" w:rsidP="00B04AF8">
      <w:pPr>
        <w:spacing w:line="480" w:lineRule="auto"/>
        <w:jc w:val="both"/>
        <w:rPr>
          <w:rFonts w:ascii="Times New Roman" w:hAnsi="Times New Roman" w:cs="Times New Roman"/>
          <w:sz w:val="24"/>
          <w:szCs w:val="24"/>
        </w:rPr>
      </w:pPr>
      <w:r w:rsidRPr="006C53E9">
        <w:rPr>
          <w:rFonts w:ascii="Times New Roman" w:hAnsi="Times New Roman" w:cs="Times New Roman"/>
          <w:sz w:val="24"/>
          <w:szCs w:val="24"/>
        </w:rPr>
        <w:t xml:space="preserve">Global agricultural datasets are often dominated by a small number of major staples. To ensure that all crop types contribute equitably to the diversity analysis across different geographies, we utilized the crop classification framework from the World Resources Institute </w:t>
      </w:r>
      <w:r w:rsidR="00F249A5" w:rsidRPr="000219C2">
        <w:rPr>
          <w:rFonts w:ascii="Times New Roman" w:hAnsi="Times New Roman" w:cs="Times New Roman"/>
          <w:sz w:val="24"/>
          <w:szCs w:val="24"/>
        </w:rPr>
        <w:t>(</w:t>
      </w:r>
      <w:hyperlink r:id="rId12">
        <w:r w:rsidR="00F249A5" w:rsidRPr="000219C2">
          <w:rPr>
            <w:rStyle w:val="Hyperlink"/>
            <w:rFonts w:ascii="Times New Roman" w:hAnsi="Times New Roman" w:cs="Times New Roman"/>
            <w:sz w:val="24"/>
            <w:szCs w:val="24"/>
          </w:rPr>
          <w:t>https://github.com/wri/MAPSPAM</w:t>
        </w:r>
      </w:hyperlink>
      <w:r w:rsidR="00F249A5" w:rsidRPr="000219C2">
        <w:rPr>
          <w:rFonts w:ascii="Times New Roman" w:hAnsi="Times New Roman" w:cs="Times New Roman"/>
          <w:sz w:val="24"/>
          <w:szCs w:val="24"/>
        </w:rPr>
        <w:t>)</w:t>
      </w:r>
      <w:r w:rsidR="00F249A5">
        <w:rPr>
          <w:rFonts w:ascii="Times New Roman" w:hAnsi="Times New Roman" w:cs="Times New Roman"/>
          <w:sz w:val="24"/>
          <w:szCs w:val="24"/>
        </w:rPr>
        <w:t xml:space="preserve">. </w:t>
      </w:r>
      <w:r w:rsidR="004C7D4C" w:rsidRPr="004C7D4C">
        <w:rPr>
          <w:rFonts w:ascii="Times New Roman" w:hAnsi="Times New Roman" w:cs="Times New Roman"/>
          <w:sz w:val="24"/>
          <w:szCs w:val="24"/>
        </w:rPr>
        <w:t>This approach allowed us to standardize the presence of distinct crop classes at each location, regardless of their total production volume</w:t>
      </w:r>
      <w:r w:rsidR="00F249A5">
        <w:rPr>
          <w:rFonts w:ascii="Times New Roman" w:hAnsi="Times New Roman" w:cs="Times New Roman"/>
          <w:sz w:val="24"/>
          <w:szCs w:val="24"/>
        </w:rPr>
        <w:t>.</w:t>
      </w:r>
    </w:p>
    <w:p w14:paraId="405909B8" w14:textId="3A1A5C94" w:rsidR="00520B19" w:rsidRPr="000219C2" w:rsidRDefault="00520B19" w:rsidP="007B7ABF">
      <w:pPr>
        <w:spacing w:line="240" w:lineRule="auto"/>
        <w:jc w:val="both"/>
        <w:rPr>
          <w:rFonts w:ascii="Times New Roman" w:hAnsi="Times New Roman" w:cs="Times New Roman"/>
          <w:sz w:val="24"/>
          <w:szCs w:val="24"/>
        </w:rPr>
      </w:pPr>
    </w:p>
    <w:p w14:paraId="65AAD302" w14:textId="17F4177D" w:rsidR="00905487" w:rsidRPr="00905487" w:rsidRDefault="00905487" w:rsidP="00905487">
      <w:pPr>
        <w:pStyle w:val="Caption"/>
        <w:keepNext/>
        <w:jc w:val="both"/>
        <w:rPr>
          <w:rFonts w:ascii="Times New Roman" w:hAnsi="Times New Roman" w:cs="Times New Roman"/>
          <w:i w:val="0"/>
          <w:iCs w:val="0"/>
          <w:sz w:val="24"/>
          <w:szCs w:val="24"/>
        </w:rPr>
      </w:pPr>
      <w:bookmarkStart w:id="4" w:name="_Ref217307090"/>
      <w:r w:rsidRPr="00905487">
        <w:rPr>
          <w:rFonts w:ascii="Times New Roman" w:hAnsi="Times New Roman" w:cs="Times New Roman"/>
          <w:b/>
          <w:bCs/>
          <w:i w:val="0"/>
          <w:iCs w:val="0"/>
          <w:color w:val="auto"/>
          <w:sz w:val="24"/>
          <w:szCs w:val="24"/>
        </w:rPr>
        <w:t xml:space="preserve">Table S </w:t>
      </w:r>
      <w:r w:rsidRPr="00905487">
        <w:rPr>
          <w:rFonts w:ascii="Times New Roman" w:hAnsi="Times New Roman" w:cs="Times New Roman"/>
          <w:b/>
          <w:bCs/>
          <w:i w:val="0"/>
          <w:iCs w:val="0"/>
          <w:color w:val="auto"/>
          <w:sz w:val="24"/>
          <w:szCs w:val="24"/>
        </w:rPr>
        <w:fldChar w:fldCharType="begin"/>
      </w:r>
      <w:r w:rsidRPr="00905487">
        <w:rPr>
          <w:rFonts w:ascii="Times New Roman" w:hAnsi="Times New Roman" w:cs="Times New Roman"/>
          <w:b/>
          <w:bCs/>
          <w:i w:val="0"/>
          <w:iCs w:val="0"/>
          <w:color w:val="auto"/>
          <w:sz w:val="24"/>
          <w:szCs w:val="24"/>
        </w:rPr>
        <w:instrText xml:space="preserve"> SEQ Table_S \* ARABIC </w:instrText>
      </w:r>
      <w:r w:rsidRPr="00905487">
        <w:rPr>
          <w:rFonts w:ascii="Times New Roman" w:hAnsi="Times New Roman" w:cs="Times New Roman"/>
          <w:b/>
          <w:bCs/>
          <w:i w:val="0"/>
          <w:iCs w:val="0"/>
          <w:color w:val="auto"/>
          <w:sz w:val="24"/>
          <w:szCs w:val="24"/>
        </w:rPr>
        <w:fldChar w:fldCharType="separate"/>
      </w:r>
      <w:r w:rsidR="0043171B">
        <w:rPr>
          <w:rFonts w:ascii="Times New Roman" w:hAnsi="Times New Roman" w:cs="Times New Roman"/>
          <w:b/>
          <w:bCs/>
          <w:i w:val="0"/>
          <w:iCs w:val="0"/>
          <w:noProof/>
          <w:color w:val="auto"/>
          <w:sz w:val="24"/>
          <w:szCs w:val="24"/>
        </w:rPr>
        <w:t>1</w:t>
      </w:r>
      <w:r w:rsidRPr="00905487">
        <w:rPr>
          <w:rFonts w:ascii="Times New Roman" w:hAnsi="Times New Roman" w:cs="Times New Roman"/>
          <w:b/>
          <w:bCs/>
          <w:i w:val="0"/>
          <w:iCs w:val="0"/>
          <w:color w:val="auto"/>
          <w:sz w:val="24"/>
          <w:szCs w:val="24"/>
        </w:rPr>
        <w:fldChar w:fldCharType="end"/>
      </w:r>
      <w:bookmarkEnd w:id="4"/>
      <w:r w:rsidRPr="00905487">
        <w:rPr>
          <w:rFonts w:ascii="Times New Roman" w:hAnsi="Times New Roman" w:cs="Times New Roman"/>
          <w:i w:val="0"/>
          <w:iCs w:val="0"/>
          <w:color w:val="auto"/>
          <w:sz w:val="24"/>
          <w:szCs w:val="24"/>
        </w:rPr>
        <w:t xml:space="preserve">. </w:t>
      </w:r>
      <w:r w:rsidR="004C7D4C" w:rsidRPr="004C7D4C">
        <w:rPr>
          <w:rFonts w:ascii="Times New Roman" w:hAnsi="Times New Roman" w:cs="Times New Roman"/>
          <w:i w:val="0"/>
          <w:iCs w:val="0"/>
          <w:color w:val="auto"/>
          <w:sz w:val="24"/>
          <w:szCs w:val="24"/>
        </w:rPr>
        <w:t>Categorization of MapSPAM crops. Crops are grouped into ten functional classes (e.g., cereals, fruits, pulses). Only crops intended for food consumption were included in the diversity calculations to ensure relevance to food security and nutrition.</w:t>
      </w:r>
    </w:p>
    <w:tbl>
      <w:tblPr>
        <w:tblStyle w:val="TableGrid"/>
        <w:tblW w:w="94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35"/>
        <w:gridCol w:w="3158"/>
        <w:gridCol w:w="1270"/>
      </w:tblGrid>
      <w:tr w:rsidR="00520B19" w:rsidRPr="000219C2" w14:paraId="405909BC" w14:textId="77777777" w:rsidTr="005464B4">
        <w:trPr>
          <w:jc w:val="center"/>
        </w:trPr>
        <w:tc>
          <w:tcPr>
            <w:tcW w:w="5035" w:type="dxa"/>
            <w:tcBorders>
              <w:top w:val="single" w:sz="4" w:space="0" w:color="auto"/>
              <w:bottom w:val="single" w:sz="4" w:space="0" w:color="auto"/>
            </w:tcBorders>
          </w:tcPr>
          <w:p w14:paraId="405909B9" w14:textId="77777777" w:rsidR="00520B19" w:rsidRPr="000219C2" w:rsidRDefault="00B77BBD">
            <w:pPr>
              <w:spacing w:after="0" w:line="480" w:lineRule="auto"/>
              <w:jc w:val="both"/>
              <w:rPr>
                <w:rFonts w:ascii="Times New Roman" w:hAnsi="Times New Roman" w:cs="Times New Roman"/>
                <w:b/>
                <w:bCs/>
                <w:sz w:val="24"/>
                <w:szCs w:val="24"/>
              </w:rPr>
            </w:pPr>
            <w:r w:rsidRPr="000219C2">
              <w:rPr>
                <w:rFonts w:ascii="Times New Roman" w:eastAsia="Calibri" w:hAnsi="Times New Roman" w:cs="Times New Roman"/>
                <w:b/>
                <w:bCs/>
                <w:sz w:val="24"/>
                <w:szCs w:val="24"/>
              </w:rPr>
              <w:t>Crops</w:t>
            </w:r>
          </w:p>
        </w:tc>
        <w:tc>
          <w:tcPr>
            <w:tcW w:w="3158" w:type="dxa"/>
            <w:tcBorders>
              <w:top w:val="single" w:sz="4" w:space="0" w:color="auto"/>
              <w:bottom w:val="single" w:sz="4" w:space="0" w:color="auto"/>
            </w:tcBorders>
          </w:tcPr>
          <w:p w14:paraId="405909BA" w14:textId="77777777" w:rsidR="00520B19" w:rsidRPr="000219C2" w:rsidRDefault="00B77BBD">
            <w:pPr>
              <w:spacing w:after="0" w:line="480" w:lineRule="auto"/>
              <w:jc w:val="both"/>
              <w:rPr>
                <w:rFonts w:ascii="Times New Roman" w:hAnsi="Times New Roman" w:cs="Times New Roman"/>
                <w:b/>
                <w:bCs/>
                <w:sz w:val="24"/>
                <w:szCs w:val="24"/>
              </w:rPr>
            </w:pPr>
            <w:r w:rsidRPr="000219C2">
              <w:rPr>
                <w:rFonts w:ascii="Times New Roman" w:eastAsia="Calibri" w:hAnsi="Times New Roman" w:cs="Times New Roman"/>
                <w:b/>
                <w:bCs/>
                <w:sz w:val="24"/>
                <w:szCs w:val="24"/>
              </w:rPr>
              <w:t>Class</w:t>
            </w:r>
          </w:p>
        </w:tc>
        <w:tc>
          <w:tcPr>
            <w:tcW w:w="1270" w:type="dxa"/>
            <w:tcBorders>
              <w:top w:val="single" w:sz="4" w:space="0" w:color="auto"/>
              <w:bottom w:val="single" w:sz="4" w:space="0" w:color="auto"/>
            </w:tcBorders>
          </w:tcPr>
          <w:p w14:paraId="405909BB" w14:textId="77777777" w:rsidR="00520B19" w:rsidRPr="000219C2" w:rsidRDefault="00B77BBD">
            <w:pPr>
              <w:spacing w:after="0" w:line="480" w:lineRule="auto"/>
              <w:jc w:val="both"/>
              <w:rPr>
                <w:rFonts w:ascii="Times New Roman" w:hAnsi="Times New Roman" w:cs="Times New Roman"/>
                <w:b/>
                <w:bCs/>
                <w:sz w:val="24"/>
                <w:szCs w:val="24"/>
              </w:rPr>
            </w:pPr>
            <w:r w:rsidRPr="000219C2">
              <w:rPr>
                <w:rFonts w:ascii="Times New Roman" w:eastAsia="Calibri" w:hAnsi="Times New Roman" w:cs="Times New Roman"/>
                <w:b/>
                <w:bCs/>
                <w:sz w:val="24"/>
                <w:szCs w:val="24"/>
              </w:rPr>
              <w:t>Type</w:t>
            </w:r>
          </w:p>
        </w:tc>
      </w:tr>
      <w:tr w:rsidR="00520B19" w:rsidRPr="000219C2" w14:paraId="405909C0" w14:textId="77777777" w:rsidTr="005464B4">
        <w:trPr>
          <w:jc w:val="center"/>
        </w:trPr>
        <w:tc>
          <w:tcPr>
            <w:tcW w:w="5035" w:type="dxa"/>
            <w:tcBorders>
              <w:top w:val="single" w:sz="4" w:space="0" w:color="auto"/>
            </w:tcBorders>
          </w:tcPr>
          <w:p w14:paraId="405909BD"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Wheat, Rice, Maize, Barley, Pearl millet, Small millet, Sorghum, Other cereals</w:t>
            </w:r>
          </w:p>
        </w:tc>
        <w:tc>
          <w:tcPr>
            <w:tcW w:w="3158" w:type="dxa"/>
            <w:tcBorders>
              <w:top w:val="single" w:sz="4" w:space="0" w:color="auto"/>
            </w:tcBorders>
          </w:tcPr>
          <w:p w14:paraId="405909BE"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Cereals</w:t>
            </w:r>
          </w:p>
        </w:tc>
        <w:tc>
          <w:tcPr>
            <w:tcW w:w="1270" w:type="dxa"/>
            <w:tcBorders>
              <w:top w:val="single" w:sz="4" w:space="0" w:color="auto"/>
            </w:tcBorders>
          </w:tcPr>
          <w:p w14:paraId="405909BF"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ood</w:t>
            </w:r>
          </w:p>
        </w:tc>
      </w:tr>
      <w:tr w:rsidR="00520B19" w:rsidRPr="000219C2" w14:paraId="405909C4" w14:textId="77777777" w:rsidTr="005464B4">
        <w:trPr>
          <w:jc w:val="center"/>
        </w:trPr>
        <w:tc>
          <w:tcPr>
            <w:tcW w:w="5035" w:type="dxa"/>
          </w:tcPr>
          <w:p w14:paraId="405909C1"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Potato, Sweet potato, Yams, Cassava, Other roots</w:t>
            </w:r>
          </w:p>
        </w:tc>
        <w:tc>
          <w:tcPr>
            <w:tcW w:w="3158" w:type="dxa"/>
          </w:tcPr>
          <w:p w14:paraId="405909C2"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Roots &amp; tubers or starchy roots</w:t>
            </w:r>
          </w:p>
        </w:tc>
        <w:tc>
          <w:tcPr>
            <w:tcW w:w="1270" w:type="dxa"/>
          </w:tcPr>
          <w:p w14:paraId="405909C3"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ood</w:t>
            </w:r>
          </w:p>
        </w:tc>
      </w:tr>
      <w:tr w:rsidR="00520B19" w:rsidRPr="000219C2" w14:paraId="405909C8" w14:textId="77777777" w:rsidTr="005464B4">
        <w:trPr>
          <w:jc w:val="center"/>
        </w:trPr>
        <w:tc>
          <w:tcPr>
            <w:tcW w:w="5035" w:type="dxa"/>
          </w:tcPr>
          <w:p w14:paraId="405909C5"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Bean, Chickpea, Cowpea, Pigeon pea, Lentil, Other pulses</w:t>
            </w:r>
          </w:p>
        </w:tc>
        <w:tc>
          <w:tcPr>
            <w:tcW w:w="3158" w:type="dxa"/>
          </w:tcPr>
          <w:p w14:paraId="405909C6"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Pulses</w:t>
            </w:r>
          </w:p>
        </w:tc>
        <w:tc>
          <w:tcPr>
            <w:tcW w:w="1270" w:type="dxa"/>
          </w:tcPr>
          <w:p w14:paraId="405909C7"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ood</w:t>
            </w:r>
          </w:p>
        </w:tc>
      </w:tr>
      <w:tr w:rsidR="00520B19" w:rsidRPr="000219C2" w14:paraId="405909CC" w14:textId="77777777" w:rsidTr="005464B4">
        <w:trPr>
          <w:jc w:val="center"/>
        </w:trPr>
        <w:tc>
          <w:tcPr>
            <w:tcW w:w="5035" w:type="dxa"/>
          </w:tcPr>
          <w:p w14:paraId="405909C9"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Soybean, Groundnut, Coconut</w:t>
            </w:r>
          </w:p>
        </w:tc>
        <w:tc>
          <w:tcPr>
            <w:tcW w:w="3158" w:type="dxa"/>
            <w:vMerge w:val="restart"/>
          </w:tcPr>
          <w:p w14:paraId="405909CA"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Oil crops</w:t>
            </w:r>
          </w:p>
        </w:tc>
        <w:tc>
          <w:tcPr>
            <w:tcW w:w="1270" w:type="dxa"/>
          </w:tcPr>
          <w:p w14:paraId="405909CB"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ood</w:t>
            </w:r>
          </w:p>
        </w:tc>
      </w:tr>
      <w:tr w:rsidR="00520B19" w:rsidRPr="000219C2" w14:paraId="405909D0" w14:textId="77777777" w:rsidTr="005464B4">
        <w:trPr>
          <w:jc w:val="center"/>
        </w:trPr>
        <w:tc>
          <w:tcPr>
            <w:tcW w:w="5035" w:type="dxa"/>
          </w:tcPr>
          <w:p w14:paraId="405909CD"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Oil palm, Sunflower, Rapeseed, Sesame seed, Other oil crops</w:t>
            </w:r>
          </w:p>
        </w:tc>
        <w:tc>
          <w:tcPr>
            <w:tcW w:w="3158" w:type="dxa"/>
            <w:vMerge/>
          </w:tcPr>
          <w:p w14:paraId="405909CE" w14:textId="77777777" w:rsidR="00520B19" w:rsidRPr="000219C2" w:rsidRDefault="00520B19">
            <w:pPr>
              <w:spacing w:after="0" w:line="480" w:lineRule="auto"/>
              <w:jc w:val="both"/>
              <w:rPr>
                <w:rFonts w:ascii="Times New Roman" w:hAnsi="Times New Roman" w:cs="Times New Roman"/>
                <w:sz w:val="24"/>
                <w:szCs w:val="24"/>
              </w:rPr>
            </w:pPr>
          </w:p>
        </w:tc>
        <w:tc>
          <w:tcPr>
            <w:tcW w:w="1270" w:type="dxa"/>
          </w:tcPr>
          <w:p w14:paraId="405909CF"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Non-food</w:t>
            </w:r>
          </w:p>
        </w:tc>
      </w:tr>
      <w:tr w:rsidR="00520B19" w:rsidRPr="000219C2" w14:paraId="405909D4" w14:textId="77777777" w:rsidTr="005464B4">
        <w:trPr>
          <w:jc w:val="center"/>
        </w:trPr>
        <w:tc>
          <w:tcPr>
            <w:tcW w:w="5035" w:type="dxa"/>
          </w:tcPr>
          <w:p w14:paraId="405909D1"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Sugar cane, Sugar beet</w:t>
            </w:r>
          </w:p>
        </w:tc>
        <w:tc>
          <w:tcPr>
            <w:tcW w:w="3158" w:type="dxa"/>
          </w:tcPr>
          <w:p w14:paraId="405909D2"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Sugar crops</w:t>
            </w:r>
          </w:p>
        </w:tc>
        <w:tc>
          <w:tcPr>
            <w:tcW w:w="1270" w:type="dxa"/>
          </w:tcPr>
          <w:p w14:paraId="405909D3"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Non-food</w:t>
            </w:r>
          </w:p>
        </w:tc>
      </w:tr>
      <w:tr w:rsidR="00520B19" w:rsidRPr="000219C2" w14:paraId="405909D8" w14:textId="77777777" w:rsidTr="005464B4">
        <w:trPr>
          <w:jc w:val="center"/>
        </w:trPr>
        <w:tc>
          <w:tcPr>
            <w:tcW w:w="5035" w:type="dxa"/>
          </w:tcPr>
          <w:p w14:paraId="405909D5"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Cotton, Other fibres crops</w:t>
            </w:r>
          </w:p>
        </w:tc>
        <w:tc>
          <w:tcPr>
            <w:tcW w:w="3158" w:type="dxa"/>
          </w:tcPr>
          <w:p w14:paraId="405909D6" w14:textId="5BE2C329" w:rsidR="00520B19" w:rsidRPr="000219C2" w:rsidRDefault="007B7ABF">
            <w:pPr>
              <w:spacing w:after="0" w:line="480" w:lineRule="auto"/>
              <w:jc w:val="both"/>
              <w:rPr>
                <w:rFonts w:ascii="Times New Roman" w:hAnsi="Times New Roman" w:cs="Times New Roman"/>
                <w:sz w:val="24"/>
                <w:szCs w:val="24"/>
              </w:rPr>
            </w:pPr>
            <w:proofErr w:type="spellStart"/>
            <w:r>
              <w:rPr>
                <w:rFonts w:ascii="Times New Roman" w:eastAsia="Calibri" w:hAnsi="Times New Roman" w:cs="Times New Roman"/>
                <w:sz w:val="24"/>
                <w:szCs w:val="24"/>
              </w:rPr>
              <w:t>F</w:t>
            </w:r>
            <w:r w:rsidR="00E11FD5" w:rsidRPr="000219C2">
              <w:rPr>
                <w:rFonts w:ascii="Times New Roman" w:eastAsia="Calibri" w:hAnsi="Times New Roman" w:cs="Times New Roman"/>
                <w:sz w:val="24"/>
                <w:szCs w:val="24"/>
              </w:rPr>
              <w:t>ibre</w:t>
            </w:r>
            <w:proofErr w:type="spellEnd"/>
            <w:r w:rsidR="00E11FD5">
              <w:rPr>
                <w:rFonts w:ascii="Times New Roman" w:eastAsia="Calibri" w:hAnsi="Times New Roman" w:cs="Times New Roman"/>
                <w:sz w:val="24"/>
                <w:szCs w:val="24"/>
              </w:rPr>
              <w:t xml:space="preserve"> crops</w:t>
            </w:r>
          </w:p>
        </w:tc>
        <w:tc>
          <w:tcPr>
            <w:tcW w:w="1270" w:type="dxa"/>
          </w:tcPr>
          <w:p w14:paraId="405909D7"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Non-food</w:t>
            </w:r>
          </w:p>
        </w:tc>
      </w:tr>
      <w:tr w:rsidR="00520B19" w:rsidRPr="000219C2" w14:paraId="405909DC" w14:textId="77777777" w:rsidTr="005464B4">
        <w:trPr>
          <w:jc w:val="center"/>
        </w:trPr>
        <w:tc>
          <w:tcPr>
            <w:tcW w:w="5035" w:type="dxa"/>
          </w:tcPr>
          <w:p w14:paraId="405909D9" w14:textId="77777777" w:rsidR="00520B19" w:rsidRPr="000219C2" w:rsidRDefault="00B77BBD">
            <w:pPr>
              <w:spacing w:after="0" w:line="480" w:lineRule="auto"/>
              <w:rPr>
                <w:rFonts w:ascii="Times New Roman" w:hAnsi="Times New Roman" w:cs="Times New Roman"/>
                <w:sz w:val="24"/>
                <w:szCs w:val="24"/>
                <w:lang w:val="it-CH"/>
              </w:rPr>
            </w:pPr>
            <w:r w:rsidRPr="000219C2">
              <w:rPr>
                <w:rFonts w:ascii="Times New Roman" w:eastAsia="Calibri" w:hAnsi="Times New Roman" w:cs="Times New Roman"/>
                <w:sz w:val="24"/>
                <w:szCs w:val="24"/>
                <w:lang w:val="it-CH"/>
              </w:rPr>
              <w:t>Arabica coffee, Robusta coffee, Cocoa, Tea, Tobacco</w:t>
            </w:r>
          </w:p>
        </w:tc>
        <w:tc>
          <w:tcPr>
            <w:tcW w:w="3158" w:type="dxa"/>
          </w:tcPr>
          <w:p w14:paraId="405909DA"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Stimulant</w:t>
            </w:r>
          </w:p>
        </w:tc>
        <w:tc>
          <w:tcPr>
            <w:tcW w:w="1270" w:type="dxa"/>
          </w:tcPr>
          <w:p w14:paraId="405909DB"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Non-food</w:t>
            </w:r>
          </w:p>
        </w:tc>
      </w:tr>
      <w:tr w:rsidR="00520B19" w:rsidRPr="000219C2" w14:paraId="405909E0" w14:textId="77777777" w:rsidTr="005464B4">
        <w:trPr>
          <w:jc w:val="center"/>
        </w:trPr>
        <w:tc>
          <w:tcPr>
            <w:tcW w:w="5035" w:type="dxa"/>
          </w:tcPr>
          <w:p w14:paraId="405909DD" w14:textId="77777777" w:rsidR="00520B19" w:rsidRPr="000219C2" w:rsidRDefault="00B77BBD">
            <w:pPr>
              <w:spacing w:after="0" w:line="480" w:lineRule="auto"/>
              <w:rPr>
                <w:rFonts w:ascii="Times New Roman" w:hAnsi="Times New Roman" w:cs="Times New Roman"/>
                <w:sz w:val="24"/>
                <w:szCs w:val="24"/>
              </w:rPr>
            </w:pPr>
            <w:r w:rsidRPr="000219C2">
              <w:rPr>
                <w:rFonts w:ascii="Times New Roman" w:eastAsia="Calibri" w:hAnsi="Times New Roman" w:cs="Times New Roman"/>
                <w:sz w:val="24"/>
                <w:szCs w:val="24"/>
              </w:rPr>
              <w:t>Banana, Plantain, Tropical fruit, Temperate fruit</w:t>
            </w:r>
          </w:p>
        </w:tc>
        <w:tc>
          <w:tcPr>
            <w:tcW w:w="3158" w:type="dxa"/>
          </w:tcPr>
          <w:p w14:paraId="405909DE"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ruits</w:t>
            </w:r>
          </w:p>
        </w:tc>
        <w:tc>
          <w:tcPr>
            <w:tcW w:w="1270" w:type="dxa"/>
          </w:tcPr>
          <w:p w14:paraId="405909DF"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ood</w:t>
            </w:r>
          </w:p>
        </w:tc>
      </w:tr>
      <w:tr w:rsidR="00520B19" w:rsidRPr="000219C2" w14:paraId="405909E4" w14:textId="77777777" w:rsidTr="005464B4">
        <w:trPr>
          <w:jc w:val="center"/>
        </w:trPr>
        <w:tc>
          <w:tcPr>
            <w:tcW w:w="5035" w:type="dxa"/>
          </w:tcPr>
          <w:p w14:paraId="405909E1"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lastRenderedPageBreak/>
              <w:t>Vegetables</w:t>
            </w:r>
          </w:p>
        </w:tc>
        <w:tc>
          <w:tcPr>
            <w:tcW w:w="3158" w:type="dxa"/>
          </w:tcPr>
          <w:p w14:paraId="405909E2"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Vegetables</w:t>
            </w:r>
          </w:p>
        </w:tc>
        <w:tc>
          <w:tcPr>
            <w:tcW w:w="1270" w:type="dxa"/>
          </w:tcPr>
          <w:p w14:paraId="405909E3"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Food</w:t>
            </w:r>
          </w:p>
        </w:tc>
      </w:tr>
      <w:tr w:rsidR="00520B19" w:rsidRPr="000219C2" w14:paraId="405909E8" w14:textId="77777777" w:rsidTr="005464B4">
        <w:trPr>
          <w:jc w:val="center"/>
        </w:trPr>
        <w:tc>
          <w:tcPr>
            <w:tcW w:w="5035" w:type="dxa"/>
            <w:tcBorders>
              <w:bottom w:val="single" w:sz="4" w:space="0" w:color="auto"/>
            </w:tcBorders>
          </w:tcPr>
          <w:p w14:paraId="405909E5"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Rest of crops</w:t>
            </w:r>
          </w:p>
        </w:tc>
        <w:tc>
          <w:tcPr>
            <w:tcW w:w="3158" w:type="dxa"/>
            <w:tcBorders>
              <w:bottom w:val="single" w:sz="4" w:space="0" w:color="auto"/>
            </w:tcBorders>
          </w:tcPr>
          <w:p w14:paraId="405909E6"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Rest of crops</w:t>
            </w:r>
          </w:p>
        </w:tc>
        <w:tc>
          <w:tcPr>
            <w:tcW w:w="1270" w:type="dxa"/>
            <w:tcBorders>
              <w:bottom w:val="single" w:sz="4" w:space="0" w:color="auto"/>
            </w:tcBorders>
          </w:tcPr>
          <w:p w14:paraId="405909E7"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Non-food</w:t>
            </w:r>
          </w:p>
        </w:tc>
      </w:tr>
    </w:tbl>
    <w:p w14:paraId="405909E9" w14:textId="77777777" w:rsidR="00520B19" w:rsidRPr="000219C2" w:rsidRDefault="00520B19">
      <w:pPr>
        <w:spacing w:line="480" w:lineRule="auto"/>
        <w:jc w:val="both"/>
        <w:rPr>
          <w:rFonts w:ascii="Times New Roman" w:hAnsi="Times New Roman" w:cs="Times New Roman"/>
          <w:sz w:val="24"/>
          <w:szCs w:val="24"/>
        </w:rPr>
      </w:pPr>
    </w:p>
    <w:p w14:paraId="405909EA" w14:textId="28BFE5D2" w:rsidR="00520B19" w:rsidRDefault="00F70102" w:rsidP="00897C1F">
      <w:pPr>
        <w:pStyle w:val="Heading2"/>
        <w:rPr>
          <w:rFonts w:ascii="Times New Roman" w:hAnsi="Times New Roman" w:cs="Times New Roman"/>
          <w:i/>
          <w:iCs/>
          <w:color w:val="auto"/>
          <w:sz w:val="24"/>
          <w:szCs w:val="24"/>
        </w:rPr>
      </w:pPr>
      <w:bookmarkStart w:id="5" w:name="_Ref217317655"/>
      <w:r w:rsidRPr="00F70102">
        <w:rPr>
          <w:rFonts w:ascii="Times New Roman" w:hAnsi="Times New Roman" w:cs="Times New Roman"/>
          <w:i/>
          <w:iCs/>
          <w:color w:val="auto"/>
          <w:sz w:val="24"/>
          <w:szCs w:val="24"/>
        </w:rPr>
        <w:t>Standardization of livestock units</w:t>
      </w:r>
      <w:bookmarkEnd w:id="5"/>
    </w:p>
    <w:p w14:paraId="2436C49D" w14:textId="2EB9B8BA" w:rsidR="00A01BB3" w:rsidRPr="00877823" w:rsidRDefault="00AA5A1B" w:rsidP="00877823">
      <w:pPr>
        <w:spacing w:line="480" w:lineRule="auto"/>
        <w:jc w:val="both"/>
        <w:rPr>
          <w:rFonts w:ascii="Times New Roman" w:hAnsi="Times New Roman" w:cs="Times New Roman"/>
          <w:sz w:val="24"/>
          <w:szCs w:val="24"/>
        </w:rPr>
      </w:pPr>
      <w:r w:rsidRPr="00AA5A1B">
        <w:rPr>
          <w:rFonts w:ascii="Times New Roman" w:hAnsi="Times New Roman" w:cs="Times New Roman"/>
          <w:sz w:val="24"/>
          <w:szCs w:val="24"/>
        </w:rPr>
        <w:t>Because livestock species vary significantly in biomass and resource requirements, raw animal counts were converted into Livestock Units (LSU). The LSU serves as a standardized reference</w:t>
      </w:r>
      <w:r>
        <w:rPr>
          <w:rFonts w:ascii="Times New Roman" w:hAnsi="Times New Roman" w:cs="Times New Roman"/>
          <w:sz w:val="24"/>
          <w:szCs w:val="24"/>
        </w:rPr>
        <w:t xml:space="preserve"> – </w:t>
      </w:r>
      <w:r w:rsidRPr="00AA5A1B">
        <w:rPr>
          <w:rFonts w:ascii="Times New Roman" w:hAnsi="Times New Roman" w:cs="Times New Roman"/>
          <w:sz w:val="24"/>
          <w:szCs w:val="24"/>
        </w:rPr>
        <w:t>conventionally</w:t>
      </w:r>
      <w:r>
        <w:rPr>
          <w:rFonts w:ascii="Times New Roman" w:hAnsi="Times New Roman" w:cs="Times New Roman"/>
          <w:sz w:val="24"/>
          <w:szCs w:val="24"/>
        </w:rPr>
        <w:t xml:space="preserve"> </w:t>
      </w:r>
      <w:r w:rsidRPr="00AA5A1B">
        <w:rPr>
          <w:rFonts w:ascii="Times New Roman" w:hAnsi="Times New Roman" w:cs="Times New Roman"/>
          <w:sz w:val="24"/>
          <w:szCs w:val="24"/>
        </w:rPr>
        <w:t>the grazing equivalent of one adult dairy cow</w:t>
      </w:r>
      <w:r>
        <w:rPr>
          <w:rFonts w:ascii="Times New Roman" w:hAnsi="Times New Roman" w:cs="Times New Roman"/>
          <w:sz w:val="24"/>
          <w:szCs w:val="24"/>
        </w:rPr>
        <w:t xml:space="preserve"> – </w:t>
      </w:r>
      <w:r w:rsidRPr="00AA5A1B">
        <w:rPr>
          <w:rFonts w:ascii="Times New Roman" w:hAnsi="Times New Roman" w:cs="Times New Roman"/>
          <w:sz w:val="24"/>
          <w:szCs w:val="24"/>
        </w:rPr>
        <w:t>applying</w:t>
      </w:r>
      <w:r>
        <w:rPr>
          <w:rFonts w:ascii="Times New Roman" w:hAnsi="Times New Roman" w:cs="Times New Roman"/>
          <w:sz w:val="24"/>
          <w:szCs w:val="24"/>
        </w:rPr>
        <w:t xml:space="preserve"> </w:t>
      </w:r>
      <w:r w:rsidRPr="00AA5A1B">
        <w:rPr>
          <w:rFonts w:ascii="Times New Roman" w:hAnsi="Times New Roman" w:cs="Times New Roman"/>
          <w:sz w:val="24"/>
          <w:szCs w:val="24"/>
        </w:rPr>
        <w:t>specific coefficients based on the nutritional and metabolic requirements of each species (e.g., cattle, poultry, sheep). This transformation allows for a comparable metric of production intensity rather than simple numerical abundance.</w:t>
      </w:r>
    </w:p>
    <w:p w14:paraId="405909EB" w14:textId="37F81BFE" w:rsidR="00520B19" w:rsidRPr="000219C2" w:rsidRDefault="00520B19" w:rsidP="00877823">
      <w:pPr>
        <w:spacing w:line="240" w:lineRule="auto"/>
        <w:jc w:val="both"/>
        <w:rPr>
          <w:rFonts w:ascii="Times New Roman" w:hAnsi="Times New Roman" w:cs="Times New Roman"/>
          <w:sz w:val="24"/>
          <w:szCs w:val="24"/>
        </w:rPr>
      </w:pPr>
    </w:p>
    <w:p w14:paraId="55F6B773" w14:textId="7BFA7649" w:rsidR="000D2C51" w:rsidRPr="000D2C51" w:rsidRDefault="000D2C51" w:rsidP="000D2C51">
      <w:pPr>
        <w:pStyle w:val="Caption"/>
        <w:keepNext/>
        <w:jc w:val="both"/>
        <w:rPr>
          <w:rFonts w:ascii="Times New Roman" w:hAnsi="Times New Roman" w:cs="Times New Roman"/>
          <w:i w:val="0"/>
          <w:iCs w:val="0"/>
          <w:color w:val="auto"/>
          <w:sz w:val="24"/>
          <w:szCs w:val="24"/>
        </w:rPr>
      </w:pPr>
      <w:bookmarkStart w:id="6" w:name="_Ref217317600"/>
      <w:r w:rsidRPr="000D2C51">
        <w:rPr>
          <w:rFonts w:ascii="Times New Roman" w:hAnsi="Times New Roman" w:cs="Times New Roman"/>
          <w:b/>
          <w:bCs/>
          <w:i w:val="0"/>
          <w:iCs w:val="0"/>
          <w:color w:val="auto"/>
          <w:sz w:val="24"/>
          <w:szCs w:val="24"/>
        </w:rPr>
        <w:t xml:space="preserve">Table S </w:t>
      </w:r>
      <w:r w:rsidRPr="000D2C51">
        <w:rPr>
          <w:rFonts w:ascii="Times New Roman" w:hAnsi="Times New Roman" w:cs="Times New Roman"/>
          <w:b/>
          <w:bCs/>
          <w:i w:val="0"/>
          <w:iCs w:val="0"/>
          <w:color w:val="auto"/>
          <w:sz w:val="24"/>
          <w:szCs w:val="24"/>
        </w:rPr>
        <w:fldChar w:fldCharType="begin"/>
      </w:r>
      <w:r w:rsidRPr="000D2C51">
        <w:rPr>
          <w:rFonts w:ascii="Times New Roman" w:hAnsi="Times New Roman" w:cs="Times New Roman"/>
          <w:b/>
          <w:bCs/>
          <w:i w:val="0"/>
          <w:iCs w:val="0"/>
          <w:color w:val="auto"/>
          <w:sz w:val="24"/>
          <w:szCs w:val="24"/>
        </w:rPr>
        <w:instrText xml:space="preserve"> SEQ Table_S \* ARABIC </w:instrText>
      </w:r>
      <w:r w:rsidRPr="000D2C51">
        <w:rPr>
          <w:rFonts w:ascii="Times New Roman" w:hAnsi="Times New Roman" w:cs="Times New Roman"/>
          <w:b/>
          <w:bCs/>
          <w:i w:val="0"/>
          <w:iCs w:val="0"/>
          <w:color w:val="auto"/>
          <w:sz w:val="24"/>
          <w:szCs w:val="24"/>
        </w:rPr>
        <w:fldChar w:fldCharType="separate"/>
      </w:r>
      <w:r w:rsidR="0043171B">
        <w:rPr>
          <w:rFonts w:ascii="Times New Roman" w:hAnsi="Times New Roman" w:cs="Times New Roman"/>
          <w:b/>
          <w:bCs/>
          <w:i w:val="0"/>
          <w:iCs w:val="0"/>
          <w:noProof/>
          <w:color w:val="auto"/>
          <w:sz w:val="24"/>
          <w:szCs w:val="24"/>
        </w:rPr>
        <w:t>2</w:t>
      </w:r>
      <w:r w:rsidRPr="000D2C51">
        <w:rPr>
          <w:rFonts w:ascii="Times New Roman" w:hAnsi="Times New Roman" w:cs="Times New Roman"/>
          <w:b/>
          <w:bCs/>
          <w:i w:val="0"/>
          <w:iCs w:val="0"/>
          <w:color w:val="auto"/>
          <w:sz w:val="24"/>
          <w:szCs w:val="24"/>
        </w:rPr>
        <w:fldChar w:fldCharType="end"/>
      </w:r>
      <w:bookmarkEnd w:id="6"/>
      <w:r w:rsidRPr="000D2C51">
        <w:rPr>
          <w:rFonts w:ascii="Times New Roman" w:hAnsi="Times New Roman" w:cs="Times New Roman"/>
          <w:i w:val="0"/>
          <w:iCs w:val="0"/>
          <w:color w:val="auto"/>
          <w:sz w:val="24"/>
          <w:szCs w:val="24"/>
        </w:rPr>
        <w:t xml:space="preserve">. </w:t>
      </w:r>
      <w:r w:rsidR="00851BFF" w:rsidRPr="00851BFF">
        <w:rPr>
          <w:rFonts w:ascii="Times New Roman" w:hAnsi="Times New Roman" w:cs="Times New Roman"/>
          <w:i w:val="0"/>
          <w:iCs w:val="0"/>
          <w:color w:val="auto"/>
          <w:sz w:val="24"/>
          <w:szCs w:val="24"/>
        </w:rPr>
        <w:t>Livestock unit (LSU) conversion coefficients. Coefficients represent nutritional equivalents relative to a bovine standard, adapted from Eurostat (2023). For animal categories with multiple sub-types, average coefficients were applied before aggregating into total LSU per location</w:t>
      </w:r>
      <w:r w:rsidRPr="000D2C51">
        <w:rPr>
          <w:rFonts w:ascii="Times New Roman" w:hAnsi="Times New Roman" w:cs="Times New Roman"/>
          <w:i w:val="0"/>
          <w:iCs w:val="0"/>
          <w:color w:val="auto"/>
          <w:sz w:val="24"/>
          <w:szCs w:val="24"/>
        </w:rPr>
        <w:t>.</w:t>
      </w:r>
    </w:p>
    <w:tbl>
      <w:tblPr>
        <w:tblStyle w:val="TableGrid"/>
        <w:tblW w:w="76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5"/>
        <w:gridCol w:w="3031"/>
        <w:gridCol w:w="3316"/>
      </w:tblGrid>
      <w:tr w:rsidR="00520B19" w:rsidRPr="000219C2" w14:paraId="405909EF" w14:textId="77777777" w:rsidTr="005464B4">
        <w:trPr>
          <w:jc w:val="center"/>
        </w:trPr>
        <w:tc>
          <w:tcPr>
            <w:tcW w:w="1265" w:type="dxa"/>
            <w:tcBorders>
              <w:top w:val="single" w:sz="4" w:space="0" w:color="auto"/>
              <w:bottom w:val="single" w:sz="4" w:space="0" w:color="auto"/>
            </w:tcBorders>
          </w:tcPr>
          <w:p w14:paraId="405909EC" w14:textId="77777777" w:rsidR="00520B19" w:rsidRPr="000219C2" w:rsidRDefault="00B77BBD" w:rsidP="00851BFF">
            <w:pPr>
              <w:spacing w:after="0" w:line="480" w:lineRule="auto"/>
              <w:jc w:val="center"/>
              <w:rPr>
                <w:rFonts w:ascii="Times New Roman" w:hAnsi="Times New Roman" w:cs="Times New Roman"/>
                <w:b/>
                <w:bCs/>
                <w:sz w:val="24"/>
                <w:szCs w:val="24"/>
              </w:rPr>
            </w:pPr>
            <w:r w:rsidRPr="000219C2">
              <w:rPr>
                <w:rFonts w:ascii="Times New Roman" w:eastAsia="Calibri" w:hAnsi="Times New Roman" w:cs="Times New Roman"/>
                <w:b/>
                <w:bCs/>
                <w:sz w:val="24"/>
                <w:szCs w:val="24"/>
              </w:rPr>
              <w:t>Animal</w:t>
            </w:r>
          </w:p>
        </w:tc>
        <w:tc>
          <w:tcPr>
            <w:tcW w:w="3031" w:type="dxa"/>
            <w:tcBorders>
              <w:top w:val="single" w:sz="4" w:space="0" w:color="auto"/>
              <w:bottom w:val="single" w:sz="4" w:space="0" w:color="auto"/>
            </w:tcBorders>
          </w:tcPr>
          <w:p w14:paraId="405909ED" w14:textId="3F84A349" w:rsidR="00520B19" w:rsidRPr="000219C2" w:rsidRDefault="00B77BBD" w:rsidP="00851BFF">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b/>
                <w:bCs/>
                <w:sz w:val="24"/>
                <w:szCs w:val="24"/>
              </w:rPr>
              <w:t>Coefficient</w:t>
            </w:r>
            <w:r w:rsidRPr="000219C2">
              <w:rPr>
                <w:rFonts w:ascii="Times New Roman" w:eastAsia="Calibri" w:hAnsi="Times New Roman" w:cs="Times New Roman"/>
                <w:sz w:val="24"/>
                <w:szCs w:val="24"/>
              </w:rPr>
              <w:t xml:space="preserve"> </w:t>
            </w:r>
            <w:r w:rsidRPr="000219C2">
              <w:rPr>
                <w:rFonts w:ascii="Times New Roman" w:hAnsi="Times New Roman" w:cs="Times New Roman"/>
              </w:rPr>
              <w:fldChar w:fldCharType="begin"/>
            </w:r>
            <w:r w:rsidR="00D91413">
              <w:rPr>
                <w:rFonts w:ascii="Times New Roman" w:eastAsia="Calibri" w:hAnsi="Times New Roman" w:cs="Times New Roman"/>
                <w:sz w:val="24"/>
                <w:szCs w:val="24"/>
              </w:rPr>
              <w:instrText xml:space="preserve"> ADDIN ZOTERO_ITEM CSL_CITATION {"citationID":"vKDCVc9T","properties":{"formattedCitation":"\\super 2\\nosupersub{}","plainCitation":"2","noteIndex":0},"citationItems":[{"id":943,"uris":["http://zotero.org/users/5945511/items/D5I8QVVY"],"itemData":{"id":943,"type":"webpage","abstract":"description","language":"en","title":"Glossary:Livestock unit (LSU)","title-short":"Glossary","URL":"https://ec.europa.eu/eurostat/statistics-explained/index.php?title=Glossary:Livestock_unit_(LSU)","author":[{"family":"Eurostat","given":""}],"accessed":{"date-parts":[["2024",2,11]]},"issued":{"date-parts":[["2023"]]},"citation-key":"eurostatGlossaryLivestockUnit2023"}}],"schema":"https://github.com/citation-style-language/schema/raw/master/csl-citation.json"} </w:instrText>
            </w:r>
            <w:r w:rsidRPr="000219C2">
              <w:rPr>
                <w:rFonts w:ascii="Times New Roman" w:eastAsia="Calibri" w:hAnsi="Times New Roman" w:cs="Times New Roman"/>
                <w:sz w:val="24"/>
                <w:szCs w:val="24"/>
              </w:rPr>
              <w:fldChar w:fldCharType="separate"/>
            </w:r>
            <w:r w:rsidR="00D91413" w:rsidRPr="00D91413">
              <w:rPr>
                <w:rFonts w:ascii="Times New Roman" w:hAnsi="Times New Roman" w:cs="Times New Roman"/>
                <w:kern w:val="0"/>
                <w:sz w:val="24"/>
                <w:vertAlign w:val="superscript"/>
              </w:rPr>
              <w:t>2</w:t>
            </w:r>
            <w:r w:rsidRPr="000219C2">
              <w:rPr>
                <w:rFonts w:ascii="Times New Roman" w:eastAsia="Calibri" w:hAnsi="Times New Roman" w:cs="Times New Roman"/>
                <w:sz w:val="24"/>
                <w:szCs w:val="24"/>
              </w:rPr>
              <w:fldChar w:fldCharType="end"/>
            </w:r>
          </w:p>
        </w:tc>
        <w:tc>
          <w:tcPr>
            <w:tcW w:w="3316" w:type="dxa"/>
            <w:tcBorders>
              <w:top w:val="single" w:sz="4" w:space="0" w:color="auto"/>
              <w:bottom w:val="single" w:sz="4" w:space="0" w:color="auto"/>
            </w:tcBorders>
          </w:tcPr>
          <w:p w14:paraId="405909EE" w14:textId="532C2A7A" w:rsidR="00520B19" w:rsidRPr="000219C2" w:rsidRDefault="00B77BBD" w:rsidP="00851BFF">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b/>
                <w:bCs/>
                <w:sz w:val="24"/>
                <w:szCs w:val="24"/>
              </w:rPr>
              <w:t xml:space="preserve">Adapted coefficient </w:t>
            </w:r>
            <w:r w:rsidRPr="000219C2">
              <w:rPr>
                <w:rFonts w:ascii="Times New Roman" w:eastAsia="Calibri" w:hAnsi="Times New Roman" w:cs="Times New Roman"/>
                <w:sz w:val="24"/>
                <w:szCs w:val="24"/>
              </w:rPr>
              <w:t>(</w:t>
            </w:r>
            <w:r w:rsidR="009601A0" w:rsidRPr="000219C2">
              <w:rPr>
                <w:rFonts w:ascii="Times New Roman" w:eastAsia="Calibri" w:hAnsi="Times New Roman" w:cs="Times New Roman"/>
                <w:sz w:val="24"/>
                <w:szCs w:val="24"/>
              </w:rPr>
              <w:t>average</w:t>
            </w:r>
            <w:r w:rsidRPr="000219C2">
              <w:rPr>
                <w:rFonts w:ascii="Times New Roman" w:eastAsia="Calibri" w:hAnsi="Times New Roman" w:cs="Times New Roman"/>
                <w:sz w:val="24"/>
                <w:szCs w:val="24"/>
              </w:rPr>
              <w:t>)</w:t>
            </w:r>
          </w:p>
        </w:tc>
      </w:tr>
      <w:tr w:rsidR="00520B19" w:rsidRPr="000219C2" w14:paraId="405909F3" w14:textId="77777777" w:rsidTr="005464B4">
        <w:trPr>
          <w:jc w:val="center"/>
        </w:trPr>
        <w:tc>
          <w:tcPr>
            <w:tcW w:w="1265" w:type="dxa"/>
            <w:tcBorders>
              <w:top w:val="single" w:sz="4" w:space="0" w:color="auto"/>
            </w:tcBorders>
          </w:tcPr>
          <w:p w14:paraId="405909F0"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Buffaloes</w:t>
            </w:r>
          </w:p>
        </w:tc>
        <w:tc>
          <w:tcPr>
            <w:tcW w:w="3031" w:type="dxa"/>
            <w:tcBorders>
              <w:top w:val="single" w:sz="4" w:space="0" w:color="auto"/>
            </w:tcBorders>
          </w:tcPr>
          <w:p w14:paraId="405909F1"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1</w:t>
            </w:r>
          </w:p>
        </w:tc>
        <w:tc>
          <w:tcPr>
            <w:tcW w:w="3316" w:type="dxa"/>
            <w:tcBorders>
              <w:top w:val="single" w:sz="4" w:space="0" w:color="auto"/>
            </w:tcBorders>
          </w:tcPr>
          <w:p w14:paraId="405909F2"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1</w:t>
            </w:r>
          </w:p>
        </w:tc>
      </w:tr>
      <w:tr w:rsidR="00520B19" w:rsidRPr="000219C2" w14:paraId="405909F7" w14:textId="77777777" w:rsidTr="005464B4">
        <w:trPr>
          <w:jc w:val="center"/>
        </w:trPr>
        <w:tc>
          <w:tcPr>
            <w:tcW w:w="1265" w:type="dxa"/>
          </w:tcPr>
          <w:p w14:paraId="405909F4"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Cattle</w:t>
            </w:r>
          </w:p>
        </w:tc>
        <w:tc>
          <w:tcPr>
            <w:tcW w:w="3031" w:type="dxa"/>
          </w:tcPr>
          <w:p w14:paraId="405909F5"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1</w:t>
            </w:r>
          </w:p>
        </w:tc>
        <w:tc>
          <w:tcPr>
            <w:tcW w:w="3316" w:type="dxa"/>
          </w:tcPr>
          <w:p w14:paraId="405909F6"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1</w:t>
            </w:r>
          </w:p>
        </w:tc>
      </w:tr>
      <w:tr w:rsidR="00520B19" w:rsidRPr="000219C2" w14:paraId="405909FC" w14:textId="77777777" w:rsidTr="005464B4">
        <w:trPr>
          <w:jc w:val="center"/>
        </w:trPr>
        <w:tc>
          <w:tcPr>
            <w:tcW w:w="1265" w:type="dxa"/>
          </w:tcPr>
          <w:p w14:paraId="405909F8"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Chickens</w:t>
            </w:r>
          </w:p>
        </w:tc>
        <w:tc>
          <w:tcPr>
            <w:tcW w:w="3031" w:type="dxa"/>
          </w:tcPr>
          <w:p w14:paraId="405909F9"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Broilers: 0.007</w:t>
            </w:r>
          </w:p>
          <w:p w14:paraId="405909FA"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Laying hens: 0.014</w:t>
            </w:r>
          </w:p>
        </w:tc>
        <w:tc>
          <w:tcPr>
            <w:tcW w:w="3316" w:type="dxa"/>
          </w:tcPr>
          <w:p w14:paraId="405909FB"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0105</w:t>
            </w:r>
          </w:p>
        </w:tc>
      </w:tr>
      <w:tr w:rsidR="00520B19" w:rsidRPr="000219C2" w14:paraId="40590A00" w14:textId="77777777" w:rsidTr="005464B4">
        <w:trPr>
          <w:jc w:val="center"/>
        </w:trPr>
        <w:tc>
          <w:tcPr>
            <w:tcW w:w="1265" w:type="dxa"/>
          </w:tcPr>
          <w:p w14:paraId="405909FD"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Ducks</w:t>
            </w:r>
          </w:p>
        </w:tc>
        <w:tc>
          <w:tcPr>
            <w:tcW w:w="3031" w:type="dxa"/>
          </w:tcPr>
          <w:p w14:paraId="405909FE"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01</w:t>
            </w:r>
          </w:p>
        </w:tc>
        <w:tc>
          <w:tcPr>
            <w:tcW w:w="3316" w:type="dxa"/>
          </w:tcPr>
          <w:p w14:paraId="405909FF"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01</w:t>
            </w:r>
          </w:p>
        </w:tc>
      </w:tr>
      <w:tr w:rsidR="00520B19" w:rsidRPr="000219C2" w14:paraId="40590A04" w14:textId="77777777" w:rsidTr="005464B4">
        <w:trPr>
          <w:jc w:val="center"/>
        </w:trPr>
        <w:tc>
          <w:tcPr>
            <w:tcW w:w="1265" w:type="dxa"/>
          </w:tcPr>
          <w:p w14:paraId="40590A01"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Goats</w:t>
            </w:r>
          </w:p>
        </w:tc>
        <w:tc>
          <w:tcPr>
            <w:tcW w:w="3031" w:type="dxa"/>
          </w:tcPr>
          <w:p w14:paraId="40590A02"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1</w:t>
            </w:r>
          </w:p>
        </w:tc>
        <w:tc>
          <w:tcPr>
            <w:tcW w:w="3316" w:type="dxa"/>
          </w:tcPr>
          <w:p w14:paraId="40590A03"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1</w:t>
            </w:r>
          </w:p>
        </w:tc>
      </w:tr>
      <w:tr w:rsidR="00520B19" w:rsidRPr="000219C2" w14:paraId="40590A09" w14:textId="77777777" w:rsidTr="005464B4">
        <w:trPr>
          <w:jc w:val="center"/>
        </w:trPr>
        <w:tc>
          <w:tcPr>
            <w:tcW w:w="1265" w:type="dxa"/>
          </w:tcPr>
          <w:p w14:paraId="40590A05"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t>Pigs</w:t>
            </w:r>
          </w:p>
        </w:tc>
        <w:tc>
          <w:tcPr>
            <w:tcW w:w="3031" w:type="dxa"/>
          </w:tcPr>
          <w:p w14:paraId="40590A06"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Piglets: 0.027</w:t>
            </w:r>
          </w:p>
          <w:p w14:paraId="40590A07"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Breeding sows: 0.5</w:t>
            </w:r>
          </w:p>
        </w:tc>
        <w:tc>
          <w:tcPr>
            <w:tcW w:w="3316" w:type="dxa"/>
          </w:tcPr>
          <w:p w14:paraId="40590A08"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2635</w:t>
            </w:r>
          </w:p>
        </w:tc>
      </w:tr>
      <w:tr w:rsidR="00520B19" w:rsidRPr="000219C2" w14:paraId="40590A0D" w14:textId="77777777" w:rsidTr="005464B4">
        <w:trPr>
          <w:jc w:val="center"/>
        </w:trPr>
        <w:tc>
          <w:tcPr>
            <w:tcW w:w="1265" w:type="dxa"/>
            <w:tcBorders>
              <w:bottom w:val="single" w:sz="4" w:space="0" w:color="auto"/>
            </w:tcBorders>
          </w:tcPr>
          <w:p w14:paraId="40590A0A" w14:textId="77777777" w:rsidR="00520B19" w:rsidRPr="000219C2" w:rsidRDefault="00B77BBD">
            <w:pPr>
              <w:spacing w:after="0" w:line="480" w:lineRule="auto"/>
              <w:jc w:val="both"/>
              <w:rPr>
                <w:rFonts w:ascii="Times New Roman" w:hAnsi="Times New Roman" w:cs="Times New Roman"/>
                <w:sz w:val="24"/>
                <w:szCs w:val="24"/>
              </w:rPr>
            </w:pPr>
            <w:r w:rsidRPr="000219C2">
              <w:rPr>
                <w:rFonts w:ascii="Times New Roman" w:eastAsia="Calibri" w:hAnsi="Times New Roman" w:cs="Times New Roman"/>
                <w:sz w:val="24"/>
                <w:szCs w:val="24"/>
              </w:rPr>
              <w:lastRenderedPageBreak/>
              <w:t>Sheep</w:t>
            </w:r>
          </w:p>
        </w:tc>
        <w:tc>
          <w:tcPr>
            <w:tcW w:w="3031" w:type="dxa"/>
            <w:tcBorders>
              <w:bottom w:val="single" w:sz="4" w:space="0" w:color="auto"/>
            </w:tcBorders>
          </w:tcPr>
          <w:p w14:paraId="40590A0B"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1</w:t>
            </w:r>
          </w:p>
        </w:tc>
        <w:tc>
          <w:tcPr>
            <w:tcW w:w="3316" w:type="dxa"/>
            <w:tcBorders>
              <w:bottom w:val="single" w:sz="4" w:space="0" w:color="auto"/>
            </w:tcBorders>
          </w:tcPr>
          <w:p w14:paraId="40590A0C" w14:textId="77777777" w:rsidR="00520B19" w:rsidRPr="000219C2" w:rsidRDefault="00B77BBD" w:rsidP="00A73D7D">
            <w:pPr>
              <w:spacing w:after="0" w:line="480" w:lineRule="auto"/>
              <w:jc w:val="center"/>
              <w:rPr>
                <w:rFonts w:ascii="Times New Roman" w:hAnsi="Times New Roman" w:cs="Times New Roman"/>
                <w:sz w:val="24"/>
                <w:szCs w:val="24"/>
              </w:rPr>
            </w:pPr>
            <w:r w:rsidRPr="000219C2">
              <w:rPr>
                <w:rFonts w:ascii="Times New Roman" w:eastAsia="Calibri" w:hAnsi="Times New Roman" w:cs="Times New Roman"/>
                <w:sz w:val="24"/>
                <w:szCs w:val="24"/>
              </w:rPr>
              <w:t>0.1</w:t>
            </w:r>
          </w:p>
        </w:tc>
      </w:tr>
    </w:tbl>
    <w:p w14:paraId="40590A0E" w14:textId="77777777" w:rsidR="00520B19" w:rsidRPr="000219C2" w:rsidRDefault="00520B19">
      <w:pPr>
        <w:spacing w:line="480" w:lineRule="auto"/>
        <w:jc w:val="both"/>
        <w:rPr>
          <w:rFonts w:ascii="Times New Roman" w:hAnsi="Times New Roman" w:cs="Times New Roman"/>
          <w:sz w:val="24"/>
          <w:szCs w:val="24"/>
        </w:rPr>
      </w:pPr>
    </w:p>
    <w:p w14:paraId="203C8997" w14:textId="464851DE" w:rsidR="00253674" w:rsidRDefault="00937A3A" w:rsidP="00897C1F">
      <w:pPr>
        <w:pStyle w:val="Heading2"/>
        <w:rPr>
          <w:rFonts w:ascii="Times New Roman" w:hAnsi="Times New Roman" w:cs="Times New Roman"/>
          <w:i/>
          <w:iCs/>
          <w:color w:val="auto"/>
          <w:sz w:val="24"/>
          <w:szCs w:val="24"/>
        </w:rPr>
      </w:pPr>
      <w:bookmarkStart w:id="7" w:name="_Ref211931006"/>
      <w:r w:rsidRPr="000219C2">
        <w:rPr>
          <w:rFonts w:ascii="Times New Roman" w:hAnsi="Times New Roman" w:cs="Times New Roman"/>
          <w:i/>
          <w:iCs/>
          <w:color w:val="auto"/>
          <w:sz w:val="24"/>
          <w:szCs w:val="24"/>
        </w:rPr>
        <w:t xml:space="preserve">SPEI </w:t>
      </w:r>
      <w:r w:rsidR="001E33CA" w:rsidRPr="001E33CA">
        <w:rPr>
          <w:rFonts w:ascii="Times New Roman" w:hAnsi="Times New Roman" w:cs="Times New Roman"/>
          <w:i/>
          <w:iCs/>
          <w:color w:val="auto"/>
          <w:sz w:val="24"/>
          <w:szCs w:val="24"/>
        </w:rPr>
        <w:t xml:space="preserve">drought </w:t>
      </w:r>
      <w:r w:rsidRPr="000219C2">
        <w:rPr>
          <w:rFonts w:ascii="Times New Roman" w:hAnsi="Times New Roman" w:cs="Times New Roman"/>
          <w:i/>
          <w:iCs/>
          <w:color w:val="auto"/>
          <w:sz w:val="24"/>
          <w:szCs w:val="24"/>
        </w:rPr>
        <w:t>categories</w:t>
      </w:r>
      <w:bookmarkEnd w:id="7"/>
    </w:p>
    <w:p w14:paraId="1BB23929" w14:textId="00CD2EA7" w:rsidR="00B01D1C" w:rsidRPr="009F7B13" w:rsidRDefault="001E33CA" w:rsidP="009F7B13">
      <w:pPr>
        <w:spacing w:line="480" w:lineRule="auto"/>
        <w:jc w:val="both"/>
        <w:rPr>
          <w:rFonts w:ascii="Times New Roman" w:hAnsi="Times New Roman" w:cs="Times New Roman"/>
          <w:sz w:val="24"/>
          <w:szCs w:val="24"/>
        </w:rPr>
      </w:pPr>
      <w:r w:rsidRPr="001E33CA">
        <w:rPr>
          <w:rFonts w:ascii="Times New Roman" w:hAnsi="Times New Roman" w:cs="Times New Roman"/>
          <w:sz w:val="24"/>
          <w:szCs w:val="24"/>
        </w:rPr>
        <w:t>To quantify the evolution of drought severity, we utilized the standardized SPEI classification</w:t>
      </w:r>
      <w:r w:rsidR="009F7B13" w:rsidRPr="000219C2">
        <w:rPr>
          <w:rFonts w:ascii="Times New Roman" w:hAnsi="Times New Roman" w:cs="Times New Roman"/>
          <w:sz w:val="24"/>
          <w:szCs w:val="24"/>
        </w:rPr>
        <w:fldChar w:fldCharType="begin"/>
      </w:r>
      <w:r w:rsidR="00D91413">
        <w:rPr>
          <w:rFonts w:ascii="Times New Roman" w:hAnsi="Times New Roman" w:cs="Times New Roman"/>
          <w:sz w:val="24"/>
          <w:szCs w:val="24"/>
        </w:rPr>
        <w:instrText xml:space="preserve"> ADDIN ZOTERO_ITEM CSL_CITATION {"citationID":"X4OeB1tx","properties":{"formattedCitation":"\\super 3\\nosupersub{}","plainCitation":"3","noteIndex":0},"citationItems":[{"id":1226,"uris":["http://zotero.org/users/5945511/items/ZQ2ZJTXK"],"itemData":{"id":1226,"type":"article-journal","abstract":"Introduction. Global reanalysis products are extensively used for hydrologic applications in sparse data regions. The establishment of inputs for hydrologic modelling from such global reanalysis requires prior checking and analyses. Materials and methods. The present study attempts to utilize Climate Forecast System Reanalysis (CFSR) datasets for the Mereb-Gash river basin in Eritrea, to prepare the input data for forthcoming hydrological modelling studies. The activities include statistical analyses, computation of PET, and drought indices using different methods so as to understand basin characteristics through the use of geospatial and geostatistical tools.\nResults. The results of statistical analyses indicated that there was predominantly a significant monotonic trend in the majority of the data. Precipitation (P) and relative humidity tend to decrease, whereas temperature (T) and potential evapotranspiration (PET) tend to increase. Among the PET estimation methods, the Thornthwaite method gave inconsistent results as compared to Hargreaves and Penman-Monteith methods, the former being highly dependent on the elevation of the station. In most cases, it was found that Penman-Monteith produced the highest PET values.\nConclusions. Besides, Standardized Precipitation and Evapotranspiration Index (SPEI) analyses in the basin indicate persistent dry conditions over the period 2000–2013 and predominantly humid conditions over the period 1979–2000. The study concluded that the presence of a significant trend in most of the climatic variables and persistent drought conditions in recent years were found to be congruent with global and regional climatic studies that are highly likely linked to human and climate influence on the environment.","container-title":"Vestnik MGSU","DOI":"10.22227/1997-0935.2020.1.85-99","ISSN":"19970935, 23046600","issue":"1","journalAbbreviation":"Vestnik MGSU","language":"en","page":"85-99","source":"DOI.org (Crossref)","title":"Statistical and spatial variability of climate data in the Mareb-Gash river basin in Eritrea","author":[{"family":"Ghebrehiwot","given":"Anghesom A."},{"family":"Kozlov","given":"Dmitriy V."}],"issued":{"date-parts":[["2020",1]]},"citation-key":"ghebrehiwotStatisticalSpatialVariability2020"}}],"schema":"https://github.com/citation-style-language/schema/raw/master/csl-citation.json"} </w:instrText>
      </w:r>
      <w:r w:rsidR="009F7B13" w:rsidRPr="000219C2">
        <w:rPr>
          <w:rFonts w:ascii="Times New Roman" w:hAnsi="Times New Roman" w:cs="Times New Roman"/>
          <w:sz w:val="24"/>
          <w:szCs w:val="24"/>
        </w:rPr>
        <w:fldChar w:fldCharType="separate"/>
      </w:r>
      <w:r w:rsidR="00D91413" w:rsidRPr="00D91413">
        <w:rPr>
          <w:rFonts w:ascii="Times New Roman" w:hAnsi="Times New Roman" w:cs="Times New Roman"/>
          <w:kern w:val="0"/>
          <w:sz w:val="24"/>
          <w:vertAlign w:val="superscript"/>
        </w:rPr>
        <w:t>3</w:t>
      </w:r>
      <w:r w:rsidR="009F7B13" w:rsidRPr="000219C2">
        <w:rPr>
          <w:rFonts w:ascii="Times New Roman" w:hAnsi="Times New Roman" w:cs="Times New Roman"/>
          <w:sz w:val="24"/>
          <w:szCs w:val="24"/>
        </w:rPr>
        <w:fldChar w:fldCharType="end"/>
      </w:r>
      <w:r w:rsidR="00F144C5">
        <w:rPr>
          <w:rFonts w:ascii="Times New Roman" w:hAnsi="Times New Roman" w:cs="Times New Roman"/>
          <w:sz w:val="24"/>
          <w:szCs w:val="24"/>
        </w:rPr>
        <w:t xml:space="preserve">. </w:t>
      </w:r>
      <w:r w:rsidR="00F144C5" w:rsidRPr="00F144C5">
        <w:rPr>
          <w:rFonts w:ascii="Times New Roman" w:hAnsi="Times New Roman" w:cs="Times New Roman"/>
          <w:sz w:val="24"/>
          <w:szCs w:val="24"/>
        </w:rPr>
        <w:t>This allowed for a consistent calculation of drought frequency</w:t>
      </w:r>
      <w:r w:rsidR="00F144C5">
        <w:rPr>
          <w:rFonts w:ascii="Times New Roman" w:hAnsi="Times New Roman" w:cs="Times New Roman"/>
          <w:sz w:val="24"/>
          <w:szCs w:val="24"/>
        </w:rPr>
        <w:t xml:space="preserve"> – </w:t>
      </w:r>
      <w:r w:rsidR="00F144C5" w:rsidRPr="00F144C5">
        <w:rPr>
          <w:rFonts w:ascii="Times New Roman" w:hAnsi="Times New Roman" w:cs="Times New Roman"/>
          <w:sz w:val="24"/>
          <w:szCs w:val="24"/>
        </w:rPr>
        <w:t>specifically the number of years a cluster experienced various levels of water deficit</w:t>
      </w:r>
      <w:r w:rsidR="00F144C5">
        <w:rPr>
          <w:rFonts w:ascii="Times New Roman" w:hAnsi="Times New Roman" w:cs="Times New Roman"/>
          <w:sz w:val="24"/>
          <w:szCs w:val="24"/>
        </w:rPr>
        <w:t xml:space="preserve"> – </w:t>
      </w:r>
      <w:r w:rsidR="00F144C5" w:rsidRPr="00F144C5">
        <w:rPr>
          <w:rFonts w:ascii="Times New Roman" w:hAnsi="Times New Roman" w:cs="Times New Roman"/>
          <w:sz w:val="24"/>
          <w:szCs w:val="24"/>
        </w:rPr>
        <w:t>providing a key metric for temporal characterization</w:t>
      </w:r>
      <w:r w:rsidR="001F6E8C" w:rsidRPr="001F6E8C">
        <w:rPr>
          <w:rFonts w:ascii="Times New Roman" w:hAnsi="Times New Roman" w:cs="Times New Roman"/>
          <w:sz w:val="24"/>
          <w:szCs w:val="24"/>
        </w:rPr>
        <w:t>.</w:t>
      </w:r>
    </w:p>
    <w:p w14:paraId="0AA841D7" w14:textId="53EBB13B" w:rsidR="00937A3A" w:rsidRPr="000219C2" w:rsidRDefault="00937A3A" w:rsidP="007B7ABF">
      <w:pPr>
        <w:spacing w:line="240" w:lineRule="auto"/>
        <w:jc w:val="both"/>
        <w:rPr>
          <w:rFonts w:ascii="Times New Roman" w:hAnsi="Times New Roman" w:cs="Times New Roman"/>
          <w:sz w:val="24"/>
          <w:szCs w:val="24"/>
        </w:rPr>
      </w:pPr>
    </w:p>
    <w:p w14:paraId="3F5007D4" w14:textId="0A750AC7" w:rsidR="000D2C51" w:rsidRPr="000D2C51" w:rsidRDefault="000D2C51" w:rsidP="008E3CC5">
      <w:pPr>
        <w:pStyle w:val="Caption"/>
        <w:keepNext/>
        <w:jc w:val="both"/>
        <w:rPr>
          <w:rFonts w:ascii="Times New Roman" w:hAnsi="Times New Roman" w:cs="Times New Roman"/>
          <w:i w:val="0"/>
          <w:iCs w:val="0"/>
          <w:sz w:val="24"/>
          <w:szCs w:val="24"/>
        </w:rPr>
      </w:pPr>
      <w:r w:rsidRPr="000D2C51">
        <w:rPr>
          <w:rFonts w:ascii="Times New Roman" w:hAnsi="Times New Roman" w:cs="Times New Roman"/>
          <w:b/>
          <w:bCs/>
          <w:i w:val="0"/>
          <w:iCs w:val="0"/>
          <w:color w:val="auto"/>
          <w:sz w:val="24"/>
          <w:szCs w:val="24"/>
        </w:rPr>
        <w:t xml:space="preserve">Table S </w:t>
      </w:r>
      <w:r w:rsidRPr="000D2C51">
        <w:rPr>
          <w:rFonts w:ascii="Times New Roman" w:hAnsi="Times New Roman" w:cs="Times New Roman"/>
          <w:b/>
          <w:bCs/>
          <w:i w:val="0"/>
          <w:iCs w:val="0"/>
          <w:color w:val="auto"/>
          <w:sz w:val="24"/>
          <w:szCs w:val="24"/>
        </w:rPr>
        <w:fldChar w:fldCharType="begin"/>
      </w:r>
      <w:r w:rsidRPr="000D2C51">
        <w:rPr>
          <w:rFonts w:ascii="Times New Roman" w:hAnsi="Times New Roman" w:cs="Times New Roman"/>
          <w:b/>
          <w:bCs/>
          <w:i w:val="0"/>
          <w:iCs w:val="0"/>
          <w:color w:val="auto"/>
          <w:sz w:val="24"/>
          <w:szCs w:val="24"/>
        </w:rPr>
        <w:instrText xml:space="preserve"> SEQ Table_S \* ARABIC </w:instrText>
      </w:r>
      <w:r w:rsidRPr="000D2C51">
        <w:rPr>
          <w:rFonts w:ascii="Times New Roman" w:hAnsi="Times New Roman" w:cs="Times New Roman"/>
          <w:b/>
          <w:bCs/>
          <w:i w:val="0"/>
          <w:iCs w:val="0"/>
          <w:color w:val="auto"/>
          <w:sz w:val="24"/>
          <w:szCs w:val="24"/>
        </w:rPr>
        <w:fldChar w:fldCharType="separate"/>
      </w:r>
      <w:r w:rsidR="0043171B">
        <w:rPr>
          <w:rFonts w:ascii="Times New Roman" w:hAnsi="Times New Roman" w:cs="Times New Roman"/>
          <w:b/>
          <w:bCs/>
          <w:i w:val="0"/>
          <w:iCs w:val="0"/>
          <w:noProof/>
          <w:color w:val="auto"/>
          <w:sz w:val="24"/>
          <w:szCs w:val="24"/>
        </w:rPr>
        <w:t>3</w:t>
      </w:r>
      <w:r w:rsidRPr="000D2C51">
        <w:rPr>
          <w:rFonts w:ascii="Times New Roman" w:hAnsi="Times New Roman" w:cs="Times New Roman"/>
          <w:b/>
          <w:bCs/>
          <w:i w:val="0"/>
          <w:iCs w:val="0"/>
          <w:color w:val="auto"/>
          <w:sz w:val="24"/>
          <w:szCs w:val="24"/>
        </w:rPr>
        <w:fldChar w:fldCharType="end"/>
      </w:r>
      <w:r w:rsidRPr="000D2C51">
        <w:rPr>
          <w:rFonts w:ascii="Times New Roman" w:hAnsi="Times New Roman" w:cs="Times New Roman"/>
          <w:i w:val="0"/>
          <w:iCs w:val="0"/>
          <w:color w:val="auto"/>
          <w:sz w:val="24"/>
          <w:szCs w:val="24"/>
        </w:rPr>
        <w:t>. SPEI categor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8"/>
        <w:gridCol w:w="1917"/>
      </w:tblGrid>
      <w:tr w:rsidR="00253674" w:rsidRPr="000219C2" w14:paraId="144E1BF7" w14:textId="77777777" w:rsidTr="002949ED">
        <w:trPr>
          <w:jc w:val="center"/>
        </w:trPr>
        <w:tc>
          <w:tcPr>
            <w:tcW w:w="2138" w:type="dxa"/>
            <w:tcBorders>
              <w:top w:val="single" w:sz="4" w:space="0" w:color="auto"/>
              <w:bottom w:val="single" w:sz="4" w:space="0" w:color="auto"/>
            </w:tcBorders>
          </w:tcPr>
          <w:p w14:paraId="0542A246" w14:textId="77777777" w:rsidR="00253674" w:rsidRPr="000219C2" w:rsidRDefault="00253674" w:rsidP="00D65E4E">
            <w:pPr>
              <w:spacing w:line="480" w:lineRule="auto"/>
              <w:jc w:val="center"/>
              <w:rPr>
                <w:rFonts w:ascii="Times New Roman" w:hAnsi="Times New Roman" w:cs="Times New Roman"/>
                <w:b/>
                <w:sz w:val="24"/>
                <w:szCs w:val="24"/>
              </w:rPr>
            </w:pPr>
            <w:r w:rsidRPr="000219C2">
              <w:rPr>
                <w:rFonts w:ascii="Times New Roman" w:hAnsi="Times New Roman" w:cs="Times New Roman"/>
                <w:b/>
                <w:sz w:val="24"/>
                <w:szCs w:val="24"/>
              </w:rPr>
              <w:t>Drought category</w:t>
            </w:r>
          </w:p>
        </w:tc>
        <w:tc>
          <w:tcPr>
            <w:tcW w:w="1917" w:type="dxa"/>
            <w:tcBorders>
              <w:top w:val="single" w:sz="4" w:space="0" w:color="auto"/>
              <w:bottom w:val="single" w:sz="4" w:space="0" w:color="auto"/>
            </w:tcBorders>
          </w:tcPr>
          <w:p w14:paraId="68580895" w14:textId="77777777" w:rsidR="00253674" w:rsidRPr="000219C2" w:rsidRDefault="00253674" w:rsidP="00D65E4E">
            <w:pPr>
              <w:spacing w:line="480" w:lineRule="auto"/>
              <w:jc w:val="center"/>
              <w:rPr>
                <w:rFonts w:ascii="Times New Roman" w:hAnsi="Times New Roman" w:cs="Times New Roman"/>
                <w:b/>
                <w:sz w:val="24"/>
                <w:szCs w:val="24"/>
              </w:rPr>
            </w:pPr>
            <w:r w:rsidRPr="000219C2">
              <w:rPr>
                <w:rFonts w:ascii="Times New Roman" w:hAnsi="Times New Roman" w:cs="Times New Roman"/>
                <w:b/>
                <w:sz w:val="24"/>
                <w:szCs w:val="24"/>
              </w:rPr>
              <w:t>SPEI</w:t>
            </w:r>
          </w:p>
        </w:tc>
      </w:tr>
      <w:tr w:rsidR="00253674" w:rsidRPr="000219C2" w14:paraId="001E79AB" w14:textId="77777777" w:rsidTr="002949ED">
        <w:trPr>
          <w:jc w:val="center"/>
        </w:trPr>
        <w:tc>
          <w:tcPr>
            <w:tcW w:w="2138" w:type="dxa"/>
            <w:tcBorders>
              <w:top w:val="single" w:sz="4" w:space="0" w:color="auto"/>
            </w:tcBorders>
          </w:tcPr>
          <w:p w14:paraId="1393926C" w14:textId="77777777" w:rsidR="00253674" w:rsidRPr="000219C2" w:rsidRDefault="00253674" w:rsidP="000470DC">
            <w:pPr>
              <w:spacing w:line="480" w:lineRule="auto"/>
              <w:jc w:val="both"/>
              <w:rPr>
                <w:rFonts w:ascii="Times New Roman" w:hAnsi="Times New Roman" w:cs="Times New Roman"/>
                <w:bCs/>
                <w:sz w:val="24"/>
                <w:szCs w:val="24"/>
              </w:rPr>
            </w:pPr>
            <w:r w:rsidRPr="000219C2">
              <w:rPr>
                <w:rFonts w:ascii="Times New Roman" w:hAnsi="Times New Roman" w:cs="Times New Roman"/>
                <w:bCs/>
                <w:sz w:val="24"/>
                <w:szCs w:val="24"/>
              </w:rPr>
              <w:t>No drought</w:t>
            </w:r>
          </w:p>
        </w:tc>
        <w:tc>
          <w:tcPr>
            <w:tcW w:w="1917" w:type="dxa"/>
            <w:tcBorders>
              <w:top w:val="single" w:sz="4" w:space="0" w:color="auto"/>
            </w:tcBorders>
          </w:tcPr>
          <w:p w14:paraId="1F64FBD9" w14:textId="77777777" w:rsidR="00253674" w:rsidRPr="000219C2" w:rsidRDefault="00253674" w:rsidP="00D65E4E">
            <w:pPr>
              <w:spacing w:line="480" w:lineRule="auto"/>
              <w:jc w:val="center"/>
              <w:rPr>
                <w:rFonts w:ascii="Times New Roman" w:hAnsi="Times New Roman" w:cs="Times New Roman"/>
                <w:bCs/>
                <w:sz w:val="24"/>
                <w:szCs w:val="24"/>
              </w:rPr>
            </w:pPr>
            <w:r w:rsidRPr="000219C2">
              <w:rPr>
                <w:rFonts w:ascii="Times New Roman" w:hAnsi="Times New Roman" w:cs="Times New Roman"/>
                <w:bCs/>
                <w:sz w:val="24"/>
                <w:szCs w:val="24"/>
              </w:rPr>
              <w:t>SPEI &gt; -0.5</w:t>
            </w:r>
          </w:p>
        </w:tc>
      </w:tr>
      <w:tr w:rsidR="00253674" w:rsidRPr="000219C2" w14:paraId="19A0C836" w14:textId="77777777" w:rsidTr="002949ED">
        <w:trPr>
          <w:jc w:val="center"/>
        </w:trPr>
        <w:tc>
          <w:tcPr>
            <w:tcW w:w="2138" w:type="dxa"/>
          </w:tcPr>
          <w:p w14:paraId="2C2E53B0" w14:textId="77777777" w:rsidR="00253674" w:rsidRPr="000219C2" w:rsidRDefault="00253674" w:rsidP="000470DC">
            <w:pPr>
              <w:spacing w:line="480" w:lineRule="auto"/>
              <w:jc w:val="both"/>
              <w:rPr>
                <w:rFonts w:ascii="Times New Roman" w:hAnsi="Times New Roman" w:cs="Times New Roman"/>
                <w:bCs/>
                <w:sz w:val="24"/>
                <w:szCs w:val="24"/>
              </w:rPr>
            </w:pPr>
            <w:r w:rsidRPr="000219C2">
              <w:rPr>
                <w:rFonts w:ascii="Times New Roman" w:hAnsi="Times New Roman" w:cs="Times New Roman"/>
                <w:bCs/>
                <w:sz w:val="24"/>
                <w:szCs w:val="24"/>
              </w:rPr>
              <w:t>Mild</w:t>
            </w:r>
          </w:p>
        </w:tc>
        <w:tc>
          <w:tcPr>
            <w:tcW w:w="1917" w:type="dxa"/>
          </w:tcPr>
          <w:p w14:paraId="084D541E" w14:textId="4D0AE116" w:rsidR="00253674" w:rsidRPr="000219C2" w:rsidRDefault="00253674" w:rsidP="00D65E4E">
            <w:pPr>
              <w:spacing w:line="480" w:lineRule="auto"/>
              <w:jc w:val="center"/>
              <w:rPr>
                <w:rFonts w:ascii="Times New Roman" w:hAnsi="Times New Roman" w:cs="Times New Roman"/>
                <w:bCs/>
                <w:sz w:val="24"/>
                <w:szCs w:val="24"/>
              </w:rPr>
            </w:pPr>
            <w:r w:rsidRPr="000219C2">
              <w:rPr>
                <w:rFonts w:ascii="Times New Roman" w:hAnsi="Times New Roman" w:cs="Times New Roman"/>
                <w:bCs/>
                <w:sz w:val="24"/>
                <w:szCs w:val="24"/>
              </w:rPr>
              <w:t>-1 &lt; SPEI ≤ -0.5</w:t>
            </w:r>
          </w:p>
        </w:tc>
      </w:tr>
      <w:tr w:rsidR="00253674" w:rsidRPr="000219C2" w14:paraId="46DE5BBC" w14:textId="77777777" w:rsidTr="002949ED">
        <w:trPr>
          <w:jc w:val="center"/>
        </w:trPr>
        <w:tc>
          <w:tcPr>
            <w:tcW w:w="2138" w:type="dxa"/>
          </w:tcPr>
          <w:p w14:paraId="482D73C4" w14:textId="77777777" w:rsidR="00253674" w:rsidRPr="000219C2" w:rsidRDefault="00253674" w:rsidP="000470DC">
            <w:pPr>
              <w:spacing w:line="480" w:lineRule="auto"/>
              <w:jc w:val="both"/>
              <w:rPr>
                <w:rFonts w:ascii="Times New Roman" w:hAnsi="Times New Roman" w:cs="Times New Roman"/>
                <w:bCs/>
                <w:sz w:val="24"/>
                <w:szCs w:val="24"/>
              </w:rPr>
            </w:pPr>
            <w:r w:rsidRPr="000219C2">
              <w:rPr>
                <w:rFonts w:ascii="Times New Roman" w:hAnsi="Times New Roman" w:cs="Times New Roman"/>
                <w:bCs/>
                <w:sz w:val="24"/>
                <w:szCs w:val="24"/>
              </w:rPr>
              <w:t>Moderate</w:t>
            </w:r>
          </w:p>
        </w:tc>
        <w:tc>
          <w:tcPr>
            <w:tcW w:w="1917" w:type="dxa"/>
          </w:tcPr>
          <w:p w14:paraId="12BF103B" w14:textId="77777777" w:rsidR="00253674" w:rsidRPr="000219C2" w:rsidRDefault="00253674" w:rsidP="00D65E4E">
            <w:pPr>
              <w:spacing w:line="480" w:lineRule="auto"/>
              <w:jc w:val="center"/>
              <w:rPr>
                <w:rFonts w:ascii="Times New Roman" w:hAnsi="Times New Roman" w:cs="Times New Roman"/>
                <w:bCs/>
                <w:sz w:val="24"/>
                <w:szCs w:val="24"/>
              </w:rPr>
            </w:pPr>
            <w:r w:rsidRPr="000219C2">
              <w:rPr>
                <w:rFonts w:ascii="Times New Roman" w:hAnsi="Times New Roman" w:cs="Times New Roman"/>
                <w:bCs/>
                <w:sz w:val="24"/>
                <w:szCs w:val="24"/>
              </w:rPr>
              <w:t>-1.5 &lt; SPEI ≤ -1</w:t>
            </w:r>
          </w:p>
        </w:tc>
      </w:tr>
      <w:tr w:rsidR="00253674" w:rsidRPr="000219C2" w14:paraId="6DDD7C61" w14:textId="77777777" w:rsidTr="002949ED">
        <w:trPr>
          <w:jc w:val="center"/>
        </w:trPr>
        <w:tc>
          <w:tcPr>
            <w:tcW w:w="2138" w:type="dxa"/>
          </w:tcPr>
          <w:p w14:paraId="5B720CE4" w14:textId="77777777" w:rsidR="00253674" w:rsidRPr="000219C2" w:rsidRDefault="00253674" w:rsidP="000470DC">
            <w:pPr>
              <w:spacing w:line="480" w:lineRule="auto"/>
              <w:jc w:val="both"/>
              <w:rPr>
                <w:rFonts w:ascii="Times New Roman" w:hAnsi="Times New Roman" w:cs="Times New Roman"/>
                <w:bCs/>
                <w:sz w:val="24"/>
                <w:szCs w:val="24"/>
              </w:rPr>
            </w:pPr>
            <w:r w:rsidRPr="000219C2">
              <w:rPr>
                <w:rFonts w:ascii="Times New Roman" w:hAnsi="Times New Roman" w:cs="Times New Roman"/>
                <w:bCs/>
                <w:sz w:val="24"/>
                <w:szCs w:val="24"/>
              </w:rPr>
              <w:t>Severe</w:t>
            </w:r>
          </w:p>
        </w:tc>
        <w:tc>
          <w:tcPr>
            <w:tcW w:w="1917" w:type="dxa"/>
          </w:tcPr>
          <w:p w14:paraId="41657F9D" w14:textId="77777777" w:rsidR="00253674" w:rsidRPr="000219C2" w:rsidRDefault="00253674" w:rsidP="00D65E4E">
            <w:pPr>
              <w:spacing w:line="480" w:lineRule="auto"/>
              <w:jc w:val="center"/>
              <w:rPr>
                <w:rFonts w:ascii="Times New Roman" w:hAnsi="Times New Roman" w:cs="Times New Roman"/>
                <w:bCs/>
                <w:sz w:val="24"/>
                <w:szCs w:val="24"/>
              </w:rPr>
            </w:pPr>
            <w:r w:rsidRPr="000219C2">
              <w:rPr>
                <w:rFonts w:ascii="Times New Roman" w:hAnsi="Times New Roman" w:cs="Times New Roman"/>
                <w:bCs/>
                <w:sz w:val="24"/>
                <w:szCs w:val="24"/>
              </w:rPr>
              <w:t>-2 &lt; SPEI ≤ -1.5</w:t>
            </w:r>
          </w:p>
        </w:tc>
      </w:tr>
      <w:tr w:rsidR="00253674" w:rsidRPr="000219C2" w14:paraId="725E3A70" w14:textId="77777777" w:rsidTr="002949ED">
        <w:trPr>
          <w:jc w:val="center"/>
        </w:trPr>
        <w:tc>
          <w:tcPr>
            <w:tcW w:w="2138" w:type="dxa"/>
            <w:tcBorders>
              <w:bottom w:val="single" w:sz="4" w:space="0" w:color="auto"/>
            </w:tcBorders>
          </w:tcPr>
          <w:p w14:paraId="64F986FA" w14:textId="77777777" w:rsidR="00253674" w:rsidRPr="000219C2" w:rsidRDefault="00253674" w:rsidP="000470DC">
            <w:pPr>
              <w:spacing w:line="480" w:lineRule="auto"/>
              <w:jc w:val="both"/>
              <w:rPr>
                <w:rFonts w:ascii="Times New Roman" w:hAnsi="Times New Roman" w:cs="Times New Roman"/>
                <w:bCs/>
                <w:sz w:val="24"/>
                <w:szCs w:val="24"/>
              </w:rPr>
            </w:pPr>
            <w:r w:rsidRPr="000219C2">
              <w:rPr>
                <w:rFonts w:ascii="Times New Roman" w:hAnsi="Times New Roman" w:cs="Times New Roman"/>
                <w:bCs/>
                <w:sz w:val="24"/>
                <w:szCs w:val="24"/>
              </w:rPr>
              <w:t>Extreme</w:t>
            </w:r>
          </w:p>
        </w:tc>
        <w:tc>
          <w:tcPr>
            <w:tcW w:w="1917" w:type="dxa"/>
            <w:tcBorders>
              <w:bottom w:val="single" w:sz="4" w:space="0" w:color="auto"/>
            </w:tcBorders>
          </w:tcPr>
          <w:p w14:paraId="53BC1AD5" w14:textId="77777777" w:rsidR="00253674" w:rsidRPr="000219C2" w:rsidRDefault="00253674" w:rsidP="00D65E4E">
            <w:pPr>
              <w:spacing w:line="480" w:lineRule="auto"/>
              <w:jc w:val="center"/>
              <w:rPr>
                <w:rFonts w:ascii="Times New Roman" w:hAnsi="Times New Roman" w:cs="Times New Roman"/>
                <w:bCs/>
                <w:sz w:val="24"/>
                <w:szCs w:val="24"/>
              </w:rPr>
            </w:pPr>
            <w:r w:rsidRPr="000219C2">
              <w:rPr>
                <w:rFonts w:ascii="Times New Roman" w:hAnsi="Times New Roman" w:cs="Times New Roman"/>
                <w:bCs/>
                <w:sz w:val="24"/>
                <w:szCs w:val="24"/>
              </w:rPr>
              <w:t>SPEI ≤ -2</w:t>
            </w:r>
          </w:p>
        </w:tc>
      </w:tr>
    </w:tbl>
    <w:p w14:paraId="0471EDC7" w14:textId="77777777" w:rsidR="00253674" w:rsidRPr="000219C2" w:rsidRDefault="00253674">
      <w:pPr>
        <w:spacing w:line="480" w:lineRule="auto"/>
        <w:jc w:val="both"/>
        <w:rPr>
          <w:rFonts w:ascii="Times New Roman" w:hAnsi="Times New Roman" w:cs="Times New Roman"/>
          <w:sz w:val="24"/>
          <w:szCs w:val="24"/>
        </w:rPr>
      </w:pPr>
    </w:p>
    <w:p w14:paraId="3630F7F3" w14:textId="11A4CAB4" w:rsidR="00720F35" w:rsidRDefault="00E31118" w:rsidP="00897C1F">
      <w:pPr>
        <w:pStyle w:val="Heading2"/>
        <w:rPr>
          <w:rFonts w:ascii="Times New Roman" w:hAnsi="Times New Roman" w:cs="Times New Roman"/>
          <w:i/>
          <w:iCs/>
          <w:color w:val="auto"/>
          <w:sz w:val="24"/>
          <w:szCs w:val="24"/>
        </w:rPr>
      </w:pPr>
      <w:bookmarkStart w:id="8" w:name="_Ref211842009"/>
      <w:bookmarkStart w:id="9" w:name="_Ref217309752"/>
      <w:r>
        <w:rPr>
          <w:rFonts w:ascii="Times New Roman" w:hAnsi="Times New Roman" w:cs="Times New Roman"/>
          <w:i/>
          <w:iCs/>
          <w:color w:val="auto"/>
          <w:sz w:val="24"/>
          <w:szCs w:val="24"/>
        </w:rPr>
        <w:t>C</w:t>
      </w:r>
      <w:r w:rsidR="002C7960" w:rsidRPr="000219C2">
        <w:rPr>
          <w:rFonts w:ascii="Times New Roman" w:hAnsi="Times New Roman" w:cs="Times New Roman"/>
          <w:i/>
          <w:iCs/>
          <w:color w:val="auto"/>
          <w:sz w:val="24"/>
          <w:szCs w:val="24"/>
        </w:rPr>
        <w:t>haracterization</w:t>
      </w:r>
      <w:bookmarkEnd w:id="8"/>
      <w:r>
        <w:rPr>
          <w:rFonts w:ascii="Times New Roman" w:hAnsi="Times New Roman" w:cs="Times New Roman"/>
          <w:i/>
          <w:iCs/>
          <w:color w:val="auto"/>
          <w:sz w:val="24"/>
          <w:szCs w:val="24"/>
        </w:rPr>
        <w:t xml:space="preserve"> of extreme drought clusters</w:t>
      </w:r>
      <w:bookmarkEnd w:id="9"/>
    </w:p>
    <w:p w14:paraId="7881FB06" w14:textId="1F7D1717" w:rsidR="00867CD4" w:rsidRDefault="00867CD4" w:rsidP="00481C57">
      <w:pPr>
        <w:spacing w:line="480" w:lineRule="auto"/>
        <w:jc w:val="both"/>
        <w:rPr>
          <w:rFonts w:ascii="Times New Roman" w:hAnsi="Times New Roman" w:cs="Times New Roman"/>
          <w:sz w:val="24"/>
          <w:szCs w:val="24"/>
        </w:rPr>
      </w:pPr>
      <w:r w:rsidRPr="00867CD4">
        <w:rPr>
          <w:rFonts w:ascii="Times New Roman" w:hAnsi="Times New Roman" w:cs="Times New Roman"/>
          <w:sz w:val="24"/>
          <w:szCs w:val="24"/>
        </w:rPr>
        <w:t>Drought clusters were characterized across three dimensions: transboundary extent, intensification, and temporal severity</w:t>
      </w:r>
      <w:r>
        <w:rPr>
          <w:rFonts w:ascii="Times New Roman" w:hAnsi="Times New Roman" w:cs="Times New Roman"/>
          <w:sz w:val="24"/>
          <w:szCs w:val="24"/>
        </w:rPr>
        <w:t xml:space="preserve"> (</w:t>
      </w:r>
      <w:r w:rsidRPr="008B7ED2">
        <w:rPr>
          <w:rFonts w:ascii="Times New Roman" w:hAnsi="Times New Roman" w:cs="Times New Roman"/>
          <w:sz w:val="24"/>
          <w:szCs w:val="24"/>
        </w:rPr>
        <w:fldChar w:fldCharType="begin"/>
      </w:r>
      <w:r w:rsidRPr="008B7ED2">
        <w:rPr>
          <w:rFonts w:ascii="Times New Roman" w:hAnsi="Times New Roman" w:cs="Times New Roman"/>
          <w:sz w:val="24"/>
          <w:szCs w:val="24"/>
        </w:rPr>
        <w:instrText xml:space="preserve"> REF _Ref216703549 \h </w:instrText>
      </w:r>
      <w:r w:rsidRPr="00902CB5">
        <w:rPr>
          <w:rFonts w:ascii="Times New Roman" w:hAnsi="Times New Roman" w:cs="Times New Roman"/>
          <w:sz w:val="24"/>
          <w:szCs w:val="24"/>
        </w:rPr>
        <w:instrText xml:space="preserve"> \* MERGEFORMAT </w:instrText>
      </w:r>
      <w:r w:rsidRPr="008B7ED2">
        <w:rPr>
          <w:rFonts w:ascii="Times New Roman" w:hAnsi="Times New Roman" w:cs="Times New Roman"/>
          <w:sz w:val="24"/>
          <w:szCs w:val="24"/>
        </w:rPr>
      </w:r>
      <w:r w:rsidRPr="008B7ED2">
        <w:rPr>
          <w:rFonts w:ascii="Times New Roman" w:hAnsi="Times New Roman" w:cs="Times New Roman"/>
          <w:sz w:val="24"/>
          <w:szCs w:val="24"/>
        </w:rPr>
        <w:fldChar w:fldCharType="separate"/>
      </w:r>
      <w:r w:rsidRPr="00481C57">
        <w:rPr>
          <w:rFonts w:ascii="Times New Roman" w:hAnsi="Times New Roman" w:cs="Times New Roman"/>
          <w:sz w:val="24"/>
          <w:szCs w:val="24"/>
        </w:rPr>
        <w:t xml:space="preserve">Figure S </w:t>
      </w:r>
      <w:r w:rsidRPr="00481C57">
        <w:rPr>
          <w:rFonts w:ascii="Times New Roman" w:hAnsi="Times New Roman" w:cs="Times New Roman"/>
          <w:noProof/>
          <w:sz w:val="24"/>
          <w:szCs w:val="24"/>
        </w:rPr>
        <w:t>2</w:t>
      </w:r>
      <w:r w:rsidRPr="008B7ED2">
        <w:rPr>
          <w:rFonts w:ascii="Times New Roman" w:hAnsi="Times New Roman" w:cs="Times New Roman"/>
          <w:sz w:val="24"/>
          <w:szCs w:val="24"/>
        </w:rPr>
        <w:fldChar w:fldCharType="end"/>
      </w:r>
      <w:r>
        <w:rPr>
          <w:rFonts w:ascii="Times New Roman" w:hAnsi="Times New Roman" w:cs="Times New Roman"/>
          <w:sz w:val="24"/>
          <w:szCs w:val="24"/>
        </w:rPr>
        <w:t>).</w:t>
      </w:r>
    </w:p>
    <w:p w14:paraId="00286F04" w14:textId="77777777" w:rsidR="00456393" w:rsidRDefault="000E6DBF" w:rsidP="00456393">
      <w:pPr>
        <w:keepNext/>
        <w:spacing w:line="480" w:lineRule="auto"/>
        <w:jc w:val="center"/>
      </w:pPr>
      <w:r w:rsidRPr="00501BD2">
        <w:rPr>
          <w:rFonts w:ascii="Times New Roman" w:hAnsi="Times New Roman" w:cs="Times New Roman"/>
          <w:noProof/>
        </w:rPr>
        <w:lastRenderedPageBreak/>
        <w:drawing>
          <wp:inline distT="0" distB="0" distL="0" distR="0" wp14:anchorId="3C264233" wp14:editId="22C674EC">
            <wp:extent cx="4389120" cy="3657600"/>
            <wp:effectExtent l="0" t="0" r="0" b="0"/>
            <wp:docPr id="359203867" name="Picture 1"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071808" name="Picture 1" descr="A graph of different colored squar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9120" cy="3657600"/>
                    </a:xfrm>
                    <a:prstGeom prst="rect">
                      <a:avLst/>
                    </a:prstGeom>
                  </pic:spPr>
                </pic:pic>
              </a:graphicData>
            </a:graphic>
          </wp:inline>
        </w:drawing>
      </w:r>
    </w:p>
    <w:p w14:paraId="068F676A" w14:textId="7F1A70D7" w:rsidR="00511A84" w:rsidRPr="002949ED" w:rsidRDefault="00456393" w:rsidP="00792B8B">
      <w:pPr>
        <w:spacing w:line="240" w:lineRule="auto"/>
        <w:jc w:val="both"/>
        <w:rPr>
          <w:rFonts w:ascii="Times New Roman" w:hAnsi="Times New Roman" w:cs="Times New Roman"/>
          <w:b/>
          <w:bCs/>
          <w:sz w:val="24"/>
          <w:szCs w:val="24"/>
        </w:rPr>
      </w:pPr>
      <w:bookmarkStart w:id="10" w:name="_Ref216703549"/>
      <w:r w:rsidRPr="00456393">
        <w:rPr>
          <w:rFonts w:ascii="Times New Roman" w:hAnsi="Times New Roman" w:cs="Times New Roman"/>
          <w:b/>
          <w:sz w:val="24"/>
          <w:szCs w:val="24"/>
        </w:rPr>
        <w:t xml:space="preserve">Figure S </w:t>
      </w:r>
      <w:r w:rsidRPr="00456393">
        <w:rPr>
          <w:rFonts w:ascii="Times New Roman" w:hAnsi="Times New Roman" w:cs="Times New Roman"/>
          <w:b/>
          <w:i/>
          <w:sz w:val="24"/>
          <w:szCs w:val="24"/>
        </w:rPr>
        <w:fldChar w:fldCharType="begin"/>
      </w:r>
      <w:r w:rsidRPr="00456393">
        <w:rPr>
          <w:rFonts w:ascii="Times New Roman" w:hAnsi="Times New Roman" w:cs="Times New Roman"/>
          <w:b/>
          <w:sz w:val="24"/>
          <w:szCs w:val="24"/>
        </w:rPr>
        <w:instrText xml:space="preserve"> SEQ Figure_S \* ARABIC </w:instrText>
      </w:r>
      <w:r w:rsidRPr="00456393">
        <w:rPr>
          <w:rFonts w:ascii="Times New Roman" w:hAnsi="Times New Roman" w:cs="Times New Roman"/>
          <w:b/>
          <w:i/>
          <w:sz w:val="24"/>
          <w:szCs w:val="24"/>
        </w:rPr>
        <w:fldChar w:fldCharType="separate"/>
      </w:r>
      <w:r w:rsidR="003076C3">
        <w:rPr>
          <w:rFonts w:ascii="Times New Roman" w:hAnsi="Times New Roman" w:cs="Times New Roman"/>
          <w:b/>
          <w:sz w:val="24"/>
          <w:szCs w:val="24"/>
        </w:rPr>
        <w:t>2</w:t>
      </w:r>
      <w:r w:rsidRPr="00456393">
        <w:rPr>
          <w:rFonts w:ascii="Times New Roman" w:hAnsi="Times New Roman" w:cs="Times New Roman"/>
          <w:b/>
          <w:i/>
          <w:sz w:val="24"/>
          <w:szCs w:val="24"/>
        </w:rPr>
        <w:fldChar w:fldCharType="end"/>
      </w:r>
      <w:bookmarkEnd w:id="10"/>
      <w:r w:rsidRPr="00456393">
        <w:rPr>
          <w:rFonts w:ascii="Times New Roman" w:hAnsi="Times New Roman" w:cs="Times New Roman"/>
          <w:sz w:val="24"/>
          <w:szCs w:val="24"/>
        </w:rPr>
        <w:t xml:space="preserve">. </w:t>
      </w:r>
      <w:r w:rsidR="00B818A6" w:rsidRPr="00B818A6">
        <w:rPr>
          <w:rFonts w:ascii="Times New Roman" w:hAnsi="Times New Roman" w:cs="Times New Roman"/>
          <w:sz w:val="24"/>
          <w:szCs w:val="24"/>
        </w:rPr>
        <w:t xml:space="preserve">Characterization of extreme drought clusters by extent, intensification, and severity. (a) Transboundary extent, defined by the average number of countries spanned by a single cluster. (b) Drought intensification, representing the median time-series slope per continent; more negative values denote more rapid intensification. (c) Drought severity, representing the </w:t>
      </w:r>
      <w:r w:rsidR="009A4530">
        <w:rPr>
          <w:rFonts w:ascii="Times New Roman" w:hAnsi="Times New Roman" w:cs="Times New Roman"/>
          <w:sz w:val="24"/>
          <w:szCs w:val="24"/>
        </w:rPr>
        <w:t xml:space="preserve">median </w:t>
      </w:r>
      <w:r w:rsidR="00B818A6" w:rsidRPr="00B818A6">
        <w:rPr>
          <w:rFonts w:ascii="Times New Roman" w:hAnsi="Times New Roman" w:cs="Times New Roman"/>
          <w:sz w:val="24"/>
          <w:szCs w:val="24"/>
        </w:rPr>
        <w:t>frequency of years in specific categories across three ~14-year periods (1980–1994, 1995–2008, and 2009–2022)</w:t>
      </w:r>
      <w:r w:rsidR="00792B8B" w:rsidRPr="00792B8B">
        <w:rPr>
          <w:rFonts w:ascii="Times New Roman" w:hAnsi="Times New Roman" w:cs="Times New Roman"/>
          <w:sz w:val="24"/>
          <w:szCs w:val="24"/>
        </w:rPr>
        <w:t>.</w:t>
      </w:r>
    </w:p>
    <w:p w14:paraId="54310555" w14:textId="77777777" w:rsidR="00456393" w:rsidRDefault="00456393" w:rsidP="00456393">
      <w:pPr>
        <w:spacing w:line="480" w:lineRule="auto"/>
        <w:rPr>
          <w:rFonts w:ascii="Times New Roman" w:hAnsi="Times New Roman" w:cs="Times New Roman"/>
          <w:sz w:val="24"/>
          <w:szCs w:val="24"/>
        </w:rPr>
      </w:pPr>
    </w:p>
    <w:p w14:paraId="2C687A56" w14:textId="11C1D6D3" w:rsidR="003521AD" w:rsidRDefault="0052137E" w:rsidP="00AE2DDE">
      <w:pPr>
        <w:spacing w:line="480" w:lineRule="auto"/>
        <w:jc w:val="both"/>
        <w:rPr>
          <w:rFonts w:ascii="Times New Roman" w:hAnsi="Times New Roman" w:cs="Times New Roman"/>
          <w:sz w:val="24"/>
          <w:szCs w:val="24"/>
        </w:rPr>
      </w:pPr>
      <w:r w:rsidRPr="0052137E">
        <w:rPr>
          <w:rFonts w:ascii="Times New Roman" w:hAnsi="Times New Roman" w:cs="Times New Roman"/>
          <w:sz w:val="24"/>
          <w:szCs w:val="24"/>
        </w:rPr>
        <w:t xml:space="preserve">The transboundary extent is highest in Africa and Europe, where clusters span an average of three countries </w:t>
      </w:r>
      <w:r w:rsidR="003521AD" w:rsidRPr="003521AD">
        <w:rPr>
          <w:rFonts w:ascii="Times New Roman" w:hAnsi="Times New Roman" w:cs="Times New Roman"/>
          <w:sz w:val="24"/>
          <w:szCs w:val="24"/>
        </w:rPr>
        <w:t>(</w:t>
      </w:r>
      <w:r w:rsidR="00764EDC" w:rsidRPr="008B7ED2">
        <w:rPr>
          <w:rFonts w:ascii="Times New Roman" w:hAnsi="Times New Roman" w:cs="Times New Roman"/>
          <w:sz w:val="24"/>
          <w:szCs w:val="24"/>
        </w:rPr>
        <w:fldChar w:fldCharType="begin"/>
      </w:r>
      <w:r w:rsidR="00764EDC" w:rsidRPr="008B7ED2">
        <w:rPr>
          <w:rFonts w:ascii="Times New Roman" w:hAnsi="Times New Roman" w:cs="Times New Roman"/>
          <w:sz w:val="24"/>
          <w:szCs w:val="24"/>
        </w:rPr>
        <w:instrText xml:space="preserve"> REF _Ref216703549 \h </w:instrText>
      </w:r>
      <w:r w:rsidR="00764EDC" w:rsidRPr="00B77C79">
        <w:rPr>
          <w:rFonts w:ascii="Times New Roman" w:hAnsi="Times New Roman" w:cs="Times New Roman"/>
          <w:sz w:val="24"/>
          <w:szCs w:val="24"/>
        </w:rPr>
        <w:instrText xml:space="preserve"> \* MERGEFORMAT </w:instrText>
      </w:r>
      <w:r w:rsidR="00764EDC" w:rsidRPr="008B7ED2">
        <w:rPr>
          <w:rFonts w:ascii="Times New Roman" w:hAnsi="Times New Roman" w:cs="Times New Roman"/>
          <w:sz w:val="24"/>
          <w:szCs w:val="24"/>
        </w:rPr>
      </w:r>
      <w:r w:rsidR="00764EDC" w:rsidRPr="008B7ED2">
        <w:rPr>
          <w:rFonts w:ascii="Times New Roman" w:hAnsi="Times New Roman" w:cs="Times New Roman"/>
          <w:sz w:val="24"/>
          <w:szCs w:val="24"/>
        </w:rPr>
        <w:fldChar w:fldCharType="separate"/>
      </w:r>
      <w:r w:rsidR="00764EDC" w:rsidRPr="00481C57">
        <w:rPr>
          <w:rFonts w:ascii="Times New Roman" w:hAnsi="Times New Roman" w:cs="Times New Roman"/>
          <w:sz w:val="24"/>
          <w:szCs w:val="24"/>
        </w:rPr>
        <w:t xml:space="preserve">Figure S </w:t>
      </w:r>
      <w:r w:rsidR="00764EDC" w:rsidRPr="00481C57">
        <w:rPr>
          <w:rFonts w:ascii="Times New Roman" w:hAnsi="Times New Roman" w:cs="Times New Roman"/>
          <w:noProof/>
          <w:sz w:val="24"/>
          <w:szCs w:val="24"/>
        </w:rPr>
        <w:t>2</w:t>
      </w:r>
      <w:r w:rsidR="00764EDC" w:rsidRPr="008B7ED2">
        <w:rPr>
          <w:rFonts w:ascii="Times New Roman" w:hAnsi="Times New Roman" w:cs="Times New Roman"/>
          <w:sz w:val="24"/>
          <w:szCs w:val="24"/>
        </w:rPr>
        <w:fldChar w:fldCharType="end"/>
      </w:r>
      <w:r w:rsidR="00764EDC">
        <w:rPr>
          <w:rFonts w:ascii="Times New Roman" w:hAnsi="Times New Roman" w:cs="Times New Roman"/>
          <w:sz w:val="24"/>
          <w:szCs w:val="24"/>
        </w:rPr>
        <w:t xml:space="preserve"> a</w:t>
      </w:r>
      <w:r w:rsidR="003521AD" w:rsidRPr="003521AD">
        <w:rPr>
          <w:rFonts w:ascii="Times New Roman" w:hAnsi="Times New Roman" w:cs="Times New Roman"/>
          <w:sz w:val="24"/>
          <w:szCs w:val="24"/>
        </w:rPr>
        <w:t xml:space="preserve">). </w:t>
      </w:r>
      <w:r w:rsidRPr="0052137E">
        <w:rPr>
          <w:rFonts w:ascii="Times New Roman" w:hAnsi="Times New Roman" w:cs="Times New Roman"/>
          <w:sz w:val="24"/>
          <w:szCs w:val="24"/>
        </w:rPr>
        <w:t>Notably, one European/Middle Eastern cluster encompasses 13 sovereign nations. Conversely, North America and Oceania exhibit the lowest country-per-cluster ratios, reflecting the vast territorial size of individual nations (e.g., USA, Canada, Australia) and the geographic isolation of island territories</w:t>
      </w:r>
      <w:r w:rsidR="003521AD" w:rsidRPr="003521AD">
        <w:rPr>
          <w:rFonts w:ascii="Times New Roman" w:hAnsi="Times New Roman" w:cs="Times New Roman"/>
          <w:sz w:val="24"/>
          <w:szCs w:val="24"/>
        </w:rPr>
        <w:t>.</w:t>
      </w:r>
    </w:p>
    <w:p w14:paraId="30D9D742" w14:textId="01A6E5B5" w:rsidR="00397630" w:rsidRPr="00456393" w:rsidRDefault="0052137E" w:rsidP="00AB128A">
      <w:pPr>
        <w:spacing w:line="480" w:lineRule="auto"/>
        <w:jc w:val="both"/>
        <w:rPr>
          <w:rFonts w:ascii="Times New Roman" w:hAnsi="Times New Roman" w:cs="Times New Roman"/>
          <w:sz w:val="24"/>
          <w:szCs w:val="24"/>
        </w:rPr>
      </w:pPr>
      <w:r w:rsidRPr="0052137E">
        <w:rPr>
          <w:rFonts w:ascii="Times New Roman" w:hAnsi="Times New Roman" w:cs="Times New Roman"/>
          <w:sz w:val="24"/>
          <w:szCs w:val="24"/>
        </w:rPr>
        <w:t xml:space="preserve">Drought intensification exhibits significant continental heterogeneity </w:t>
      </w:r>
      <w:r w:rsidR="00B95DF4">
        <w:rPr>
          <w:rFonts w:ascii="Times New Roman" w:hAnsi="Times New Roman" w:cs="Times New Roman"/>
          <w:sz w:val="24"/>
          <w:szCs w:val="24"/>
        </w:rPr>
        <w:t>(</w:t>
      </w:r>
      <w:r w:rsidR="00B95DF4" w:rsidRPr="008B7ED2">
        <w:rPr>
          <w:rFonts w:ascii="Times New Roman" w:hAnsi="Times New Roman" w:cs="Times New Roman"/>
          <w:sz w:val="24"/>
          <w:szCs w:val="24"/>
        </w:rPr>
        <w:fldChar w:fldCharType="begin"/>
      </w:r>
      <w:r w:rsidR="00B95DF4" w:rsidRPr="008B7ED2">
        <w:rPr>
          <w:rFonts w:ascii="Times New Roman" w:hAnsi="Times New Roman" w:cs="Times New Roman"/>
          <w:sz w:val="24"/>
          <w:szCs w:val="24"/>
        </w:rPr>
        <w:instrText xml:space="preserve"> REF _Ref216703549 \h </w:instrText>
      </w:r>
      <w:r w:rsidR="00B95DF4" w:rsidRPr="00B77C79">
        <w:rPr>
          <w:rFonts w:ascii="Times New Roman" w:hAnsi="Times New Roman" w:cs="Times New Roman"/>
          <w:sz w:val="24"/>
          <w:szCs w:val="24"/>
        </w:rPr>
        <w:instrText xml:space="preserve"> \* MERGEFORMAT </w:instrText>
      </w:r>
      <w:r w:rsidR="00B95DF4" w:rsidRPr="008B7ED2">
        <w:rPr>
          <w:rFonts w:ascii="Times New Roman" w:hAnsi="Times New Roman" w:cs="Times New Roman"/>
          <w:sz w:val="24"/>
          <w:szCs w:val="24"/>
        </w:rPr>
      </w:r>
      <w:r w:rsidR="00B95DF4" w:rsidRPr="008B7ED2">
        <w:rPr>
          <w:rFonts w:ascii="Times New Roman" w:hAnsi="Times New Roman" w:cs="Times New Roman"/>
          <w:sz w:val="24"/>
          <w:szCs w:val="24"/>
        </w:rPr>
        <w:fldChar w:fldCharType="separate"/>
      </w:r>
      <w:r w:rsidR="00B95DF4" w:rsidRPr="00B77C79">
        <w:rPr>
          <w:rFonts w:ascii="Times New Roman" w:hAnsi="Times New Roman" w:cs="Times New Roman"/>
          <w:sz w:val="24"/>
          <w:szCs w:val="24"/>
        </w:rPr>
        <w:t xml:space="preserve">Figure S </w:t>
      </w:r>
      <w:r w:rsidR="00B95DF4" w:rsidRPr="00B77C79">
        <w:rPr>
          <w:rFonts w:ascii="Times New Roman" w:hAnsi="Times New Roman" w:cs="Times New Roman"/>
          <w:noProof/>
          <w:sz w:val="24"/>
          <w:szCs w:val="24"/>
        </w:rPr>
        <w:t>2</w:t>
      </w:r>
      <w:r w:rsidR="00B95DF4" w:rsidRPr="008B7ED2">
        <w:rPr>
          <w:rFonts w:ascii="Times New Roman" w:hAnsi="Times New Roman" w:cs="Times New Roman"/>
          <w:sz w:val="24"/>
          <w:szCs w:val="24"/>
        </w:rPr>
        <w:fldChar w:fldCharType="end"/>
      </w:r>
      <w:r w:rsidR="00B95DF4">
        <w:rPr>
          <w:rFonts w:ascii="Times New Roman" w:hAnsi="Times New Roman" w:cs="Times New Roman"/>
          <w:sz w:val="24"/>
          <w:szCs w:val="24"/>
        </w:rPr>
        <w:t xml:space="preserve"> b)</w:t>
      </w:r>
      <w:r w:rsidR="00AE2DDE" w:rsidRPr="00AE2DDE">
        <w:rPr>
          <w:rFonts w:ascii="Times New Roman" w:hAnsi="Times New Roman" w:cs="Times New Roman"/>
          <w:sz w:val="24"/>
          <w:szCs w:val="24"/>
        </w:rPr>
        <w:t xml:space="preserve">. </w:t>
      </w:r>
      <w:r w:rsidR="00490E7A" w:rsidRPr="00490E7A">
        <w:rPr>
          <w:rFonts w:ascii="Times New Roman" w:hAnsi="Times New Roman" w:cs="Times New Roman"/>
          <w:sz w:val="24"/>
          <w:szCs w:val="24"/>
        </w:rPr>
        <w:t xml:space="preserve">South America and Africa show the highest rates of intensification, indicating that extremes have </w:t>
      </w:r>
      <w:r w:rsidR="00490E7A" w:rsidRPr="00490E7A">
        <w:rPr>
          <w:rFonts w:ascii="Times New Roman" w:hAnsi="Times New Roman" w:cs="Times New Roman"/>
          <w:sz w:val="24"/>
          <w:szCs w:val="24"/>
        </w:rPr>
        <w:lastRenderedPageBreak/>
        <w:t xml:space="preserve">worsened more rapidly in these regions than elsewhere. While the incidence of mild and moderate droughts has remained relatively stable, severe and extreme droughts have become increasingly prevalent. Between the 1980–1994 and 2009–2022 periods, the frequency of </w:t>
      </w:r>
      <w:r w:rsidR="00797907">
        <w:rPr>
          <w:rFonts w:ascii="Times New Roman" w:hAnsi="Times New Roman" w:cs="Times New Roman"/>
          <w:sz w:val="24"/>
          <w:szCs w:val="24"/>
        </w:rPr>
        <w:t>“</w:t>
      </w:r>
      <w:r w:rsidR="00797907" w:rsidRPr="00490E7A">
        <w:rPr>
          <w:rFonts w:ascii="Times New Roman" w:hAnsi="Times New Roman" w:cs="Times New Roman"/>
          <w:sz w:val="24"/>
          <w:szCs w:val="24"/>
        </w:rPr>
        <w:t>non-drought</w:t>
      </w:r>
      <w:r w:rsidR="00797907">
        <w:rPr>
          <w:rFonts w:ascii="Times New Roman" w:hAnsi="Times New Roman" w:cs="Times New Roman"/>
          <w:sz w:val="24"/>
          <w:szCs w:val="24"/>
        </w:rPr>
        <w:t>”</w:t>
      </w:r>
      <w:r w:rsidR="00490E7A" w:rsidRPr="00490E7A">
        <w:rPr>
          <w:rFonts w:ascii="Times New Roman" w:hAnsi="Times New Roman" w:cs="Times New Roman"/>
          <w:sz w:val="24"/>
          <w:szCs w:val="24"/>
        </w:rPr>
        <w:t xml:space="preserve"> years declined markedly, most prominently in Europe, Africa, and South America</w:t>
      </w:r>
      <w:r w:rsidR="00AE2DDE" w:rsidRPr="00AE2DDE">
        <w:rPr>
          <w:rFonts w:ascii="Times New Roman" w:hAnsi="Times New Roman" w:cs="Times New Roman"/>
          <w:sz w:val="24"/>
          <w:szCs w:val="24"/>
        </w:rPr>
        <w:t xml:space="preserve"> </w:t>
      </w:r>
      <w:r w:rsidR="00490E7A">
        <w:rPr>
          <w:rFonts w:ascii="Times New Roman" w:hAnsi="Times New Roman" w:cs="Times New Roman"/>
          <w:sz w:val="24"/>
          <w:szCs w:val="24"/>
        </w:rPr>
        <w:t>(</w:t>
      </w:r>
      <w:r w:rsidR="00C42FF0" w:rsidRPr="008B7ED2">
        <w:rPr>
          <w:rFonts w:ascii="Times New Roman" w:hAnsi="Times New Roman" w:cs="Times New Roman"/>
          <w:sz w:val="24"/>
          <w:szCs w:val="24"/>
        </w:rPr>
        <w:fldChar w:fldCharType="begin"/>
      </w:r>
      <w:r w:rsidR="00C42FF0" w:rsidRPr="008B7ED2">
        <w:rPr>
          <w:rFonts w:ascii="Times New Roman" w:hAnsi="Times New Roman" w:cs="Times New Roman"/>
          <w:sz w:val="24"/>
          <w:szCs w:val="24"/>
        </w:rPr>
        <w:instrText xml:space="preserve"> REF _Ref216703549 \h </w:instrText>
      </w:r>
      <w:r w:rsidR="00C42FF0" w:rsidRPr="00B77C79">
        <w:rPr>
          <w:rFonts w:ascii="Times New Roman" w:hAnsi="Times New Roman" w:cs="Times New Roman"/>
          <w:sz w:val="24"/>
          <w:szCs w:val="24"/>
        </w:rPr>
        <w:instrText xml:space="preserve"> \* MERGEFORMAT </w:instrText>
      </w:r>
      <w:r w:rsidR="00C42FF0" w:rsidRPr="008B7ED2">
        <w:rPr>
          <w:rFonts w:ascii="Times New Roman" w:hAnsi="Times New Roman" w:cs="Times New Roman"/>
          <w:sz w:val="24"/>
          <w:szCs w:val="24"/>
        </w:rPr>
      </w:r>
      <w:r w:rsidR="00C42FF0" w:rsidRPr="008B7ED2">
        <w:rPr>
          <w:rFonts w:ascii="Times New Roman" w:hAnsi="Times New Roman" w:cs="Times New Roman"/>
          <w:sz w:val="24"/>
          <w:szCs w:val="24"/>
        </w:rPr>
        <w:fldChar w:fldCharType="separate"/>
      </w:r>
      <w:r w:rsidR="00C42FF0" w:rsidRPr="00B77C79">
        <w:rPr>
          <w:rFonts w:ascii="Times New Roman" w:hAnsi="Times New Roman" w:cs="Times New Roman"/>
          <w:sz w:val="24"/>
          <w:szCs w:val="24"/>
        </w:rPr>
        <w:t xml:space="preserve">Figure S </w:t>
      </w:r>
      <w:r w:rsidR="00C42FF0" w:rsidRPr="00B77C79">
        <w:rPr>
          <w:rFonts w:ascii="Times New Roman" w:hAnsi="Times New Roman" w:cs="Times New Roman"/>
          <w:noProof/>
          <w:sz w:val="24"/>
          <w:szCs w:val="24"/>
        </w:rPr>
        <w:t>2</w:t>
      </w:r>
      <w:r w:rsidR="00C42FF0" w:rsidRPr="008B7ED2">
        <w:rPr>
          <w:rFonts w:ascii="Times New Roman" w:hAnsi="Times New Roman" w:cs="Times New Roman"/>
          <w:sz w:val="24"/>
          <w:szCs w:val="24"/>
        </w:rPr>
        <w:fldChar w:fldCharType="end"/>
      </w:r>
      <w:r w:rsidR="00C42FF0">
        <w:rPr>
          <w:rFonts w:ascii="Times New Roman" w:hAnsi="Times New Roman" w:cs="Times New Roman"/>
          <w:sz w:val="24"/>
          <w:szCs w:val="24"/>
        </w:rPr>
        <w:t xml:space="preserve"> c</w:t>
      </w:r>
      <w:r w:rsidR="00490E7A">
        <w:rPr>
          <w:rFonts w:ascii="Times New Roman" w:hAnsi="Times New Roman" w:cs="Times New Roman"/>
          <w:sz w:val="24"/>
          <w:szCs w:val="24"/>
        </w:rPr>
        <w:t>)</w:t>
      </w:r>
      <w:r w:rsidR="00AE2DDE" w:rsidRPr="00AE2DDE">
        <w:rPr>
          <w:rFonts w:ascii="Times New Roman" w:hAnsi="Times New Roman" w:cs="Times New Roman"/>
          <w:sz w:val="24"/>
          <w:szCs w:val="24"/>
        </w:rPr>
        <w:t>.</w:t>
      </w:r>
    </w:p>
    <w:p w14:paraId="40590A15" w14:textId="4A19B999" w:rsidR="00520B19" w:rsidRDefault="00A3763B" w:rsidP="00897C1F">
      <w:pPr>
        <w:pStyle w:val="Heading2"/>
        <w:rPr>
          <w:rFonts w:ascii="Times New Roman" w:hAnsi="Times New Roman" w:cs="Times New Roman"/>
          <w:i/>
          <w:iCs/>
          <w:color w:val="auto"/>
          <w:sz w:val="24"/>
          <w:szCs w:val="24"/>
        </w:rPr>
      </w:pPr>
      <w:bookmarkStart w:id="11" w:name="_Ref211841036"/>
      <w:r w:rsidRPr="000219C2">
        <w:rPr>
          <w:rFonts w:ascii="Times New Roman" w:hAnsi="Times New Roman" w:cs="Times New Roman"/>
          <w:i/>
          <w:iCs/>
          <w:color w:val="auto"/>
          <w:sz w:val="24"/>
          <w:szCs w:val="24"/>
        </w:rPr>
        <w:t>Economic exposure</w:t>
      </w:r>
      <w:bookmarkEnd w:id="11"/>
      <w:r w:rsidR="00490E7A">
        <w:rPr>
          <w:rFonts w:ascii="Times New Roman" w:hAnsi="Times New Roman" w:cs="Times New Roman"/>
          <w:i/>
          <w:iCs/>
          <w:color w:val="auto"/>
          <w:sz w:val="24"/>
          <w:szCs w:val="24"/>
        </w:rPr>
        <w:t xml:space="preserve"> hotspots</w:t>
      </w:r>
    </w:p>
    <w:p w14:paraId="4C37E888" w14:textId="2D1A5BBA" w:rsidR="002F1B94" w:rsidRPr="00DC45C3" w:rsidRDefault="00023D28">
      <w:pPr>
        <w:spacing w:line="480" w:lineRule="auto"/>
        <w:jc w:val="both"/>
        <w:rPr>
          <w:rFonts w:ascii="Times New Roman" w:hAnsi="Times New Roman" w:cs="Times New Roman"/>
          <w:sz w:val="24"/>
          <w:szCs w:val="24"/>
        </w:rPr>
      </w:pPr>
      <w:r w:rsidRPr="00023D28">
        <w:rPr>
          <w:rFonts w:ascii="Times New Roman" w:hAnsi="Times New Roman" w:cs="Times New Roman"/>
          <w:sz w:val="24"/>
          <w:szCs w:val="24"/>
        </w:rPr>
        <w:t>To complement the diversity analysis, we evaluated exposure based on the economic value of crop production</w:t>
      </w:r>
      <w:r w:rsidR="00302E95" w:rsidRPr="00302E95">
        <w:rPr>
          <w:rFonts w:ascii="Times New Roman" w:hAnsi="Times New Roman" w:cs="Times New Roman"/>
          <w:sz w:val="24"/>
          <w:szCs w:val="24"/>
        </w:rPr>
        <w:t xml:space="preserve"> </w:t>
      </w:r>
      <w:r>
        <w:rPr>
          <w:rFonts w:ascii="Times New Roman" w:hAnsi="Times New Roman" w:cs="Times New Roman"/>
          <w:sz w:val="24"/>
          <w:szCs w:val="24"/>
        </w:rPr>
        <w:t>(</w:t>
      </w:r>
      <w:r w:rsidR="00302E95" w:rsidRPr="00DB74E6">
        <w:rPr>
          <w:rFonts w:ascii="Times New Roman" w:hAnsi="Times New Roman" w:cs="Times New Roman"/>
          <w:sz w:val="24"/>
          <w:szCs w:val="24"/>
        </w:rPr>
        <w:fldChar w:fldCharType="begin"/>
      </w:r>
      <w:r w:rsidR="00302E95" w:rsidRPr="00DB74E6">
        <w:rPr>
          <w:rFonts w:ascii="Times New Roman" w:hAnsi="Times New Roman" w:cs="Times New Roman"/>
          <w:sz w:val="24"/>
          <w:szCs w:val="24"/>
        </w:rPr>
        <w:instrText xml:space="preserve"> REF _Ref216704463 \h  \* MERGEFORMAT </w:instrText>
      </w:r>
      <w:r w:rsidR="00302E95" w:rsidRPr="00DB74E6">
        <w:rPr>
          <w:rFonts w:ascii="Times New Roman" w:hAnsi="Times New Roman" w:cs="Times New Roman"/>
          <w:sz w:val="24"/>
          <w:szCs w:val="24"/>
        </w:rPr>
      </w:r>
      <w:r w:rsidR="00302E95" w:rsidRPr="00DB74E6">
        <w:rPr>
          <w:rFonts w:ascii="Times New Roman" w:hAnsi="Times New Roman" w:cs="Times New Roman"/>
          <w:sz w:val="24"/>
          <w:szCs w:val="24"/>
        </w:rPr>
        <w:fldChar w:fldCharType="separate"/>
      </w:r>
      <w:r w:rsidR="00302E95" w:rsidRPr="005A7F44">
        <w:rPr>
          <w:rFonts w:ascii="Times New Roman" w:hAnsi="Times New Roman" w:cs="Times New Roman"/>
          <w:sz w:val="24"/>
          <w:szCs w:val="24"/>
        </w:rPr>
        <w:t xml:space="preserve">Figure S </w:t>
      </w:r>
      <w:r w:rsidR="00302E95" w:rsidRPr="005A7F44">
        <w:rPr>
          <w:rFonts w:ascii="Times New Roman" w:hAnsi="Times New Roman" w:cs="Times New Roman"/>
          <w:noProof/>
          <w:sz w:val="24"/>
          <w:szCs w:val="24"/>
        </w:rPr>
        <w:t>3</w:t>
      </w:r>
      <w:r w:rsidR="00302E95" w:rsidRPr="00DB74E6">
        <w:rPr>
          <w:rFonts w:ascii="Times New Roman" w:hAnsi="Times New Roman" w:cs="Times New Roman"/>
          <w:sz w:val="24"/>
          <w:szCs w:val="24"/>
        </w:rPr>
        <w:fldChar w:fldCharType="end"/>
      </w:r>
      <w:r>
        <w:rPr>
          <w:rFonts w:ascii="Times New Roman" w:hAnsi="Times New Roman" w:cs="Times New Roman"/>
          <w:sz w:val="24"/>
          <w:szCs w:val="24"/>
        </w:rPr>
        <w:t>)</w:t>
      </w:r>
      <w:r w:rsidR="00302E9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DC45C3" w:rsidRPr="00DC45C3">
        <w:rPr>
          <w:rFonts w:ascii="Times New Roman" w:hAnsi="Times New Roman" w:cs="Times New Roman"/>
          <w:sz w:val="24"/>
          <w:szCs w:val="24"/>
        </w:rPr>
        <w:t>total livestock units</w:t>
      </w:r>
      <w:r w:rsidR="00302E95">
        <w:rPr>
          <w:rFonts w:ascii="Times New Roman" w:hAnsi="Times New Roman" w:cs="Times New Roman"/>
          <w:sz w:val="24"/>
          <w:szCs w:val="24"/>
        </w:rPr>
        <w:t xml:space="preserve"> </w:t>
      </w:r>
      <w:r w:rsidR="00DC45C3">
        <w:rPr>
          <w:rFonts w:ascii="Times New Roman" w:hAnsi="Times New Roman" w:cs="Times New Roman"/>
          <w:sz w:val="24"/>
          <w:szCs w:val="24"/>
        </w:rPr>
        <w:t>(</w:t>
      </w:r>
      <w:r w:rsidR="00302E95" w:rsidRPr="000457E1">
        <w:rPr>
          <w:rFonts w:ascii="Times New Roman" w:hAnsi="Times New Roman" w:cs="Times New Roman"/>
          <w:sz w:val="24"/>
          <w:szCs w:val="24"/>
        </w:rPr>
        <w:fldChar w:fldCharType="begin"/>
      </w:r>
      <w:r w:rsidR="00302E95" w:rsidRPr="000457E1">
        <w:rPr>
          <w:rFonts w:ascii="Times New Roman" w:hAnsi="Times New Roman" w:cs="Times New Roman"/>
          <w:sz w:val="24"/>
          <w:szCs w:val="24"/>
        </w:rPr>
        <w:instrText xml:space="preserve"> REF _Ref216704653 \h </w:instrText>
      </w:r>
      <w:r w:rsidR="00302E95" w:rsidRPr="00B77C79">
        <w:rPr>
          <w:rFonts w:ascii="Times New Roman" w:hAnsi="Times New Roman" w:cs="Times New Roman"/>
          <w:sz w:val="24"/>
          <w:szCs w:val="24"/>
        </w:rPr>
        <w:instrText xml:space="preserve"> \* MERGEFORMAT </w:instrText>
      </w:r>
      <w:r w:rsidR="00302E95" w:rsidRPr="000457E1">
        <w:rPr>
          <w:rFonts w:ascii="Times New Roman" w:hAnsi="Times New Roman" w:cs="Times New Roman"/>
          <w:sz w:val="24"/>
          <w:szCs w:val="24"/>
        </w:rPr>
      </w:r>
      <w:r w:rsidR="00302E95" w:rsidRPr="000457E1">
        <w:rPr>
          <w:rFonts w:ascii="Times New Roman" w:hAnsi="Times New Roman" w:cs="Times New Roman"/>
          <w:sz w:val="24"/>
          <w:szCs w:val="24"/>
        </w:rPr>
        <w:fldChar w:fldCharType="separate"/>
      </w:r>
      <w:r w:rsidR="00302E95" w:rsidRPr="005A7F44">
        <w:rPr>
          <w:rFonts w:ascii="Times New Roman" w:hAnsi="Times New Roman" w:cs="Times New Roman"/>
          <w:sz w:val="24"/>
          <w:szCs w:val="24"/>
        </w:rPr>
        <w:t xml:space="preserve">Figure S </w:t>
      </w:r>
      <w:r w:rsidR="00302E95" w:rsidRPr="005A7F44">
        <w:rPr>
          <w:rFonts w:ascii="Times New Roman" w:hAnsi="Times New Roman" w:cs="Times New Roman"/>
          <w:noProof/>
          <w:sz w:val="24"/>
          <w:szCs w:val="24"/>
        </w:rPr>
        <w:t>4</w:t>
      </w:r>
      <w:r w:rsidR="00302E95" w:rsidRPr="000457E1">
        <w:rPr>
          <w:rFonts w:ascii="Times New Roman" w:hAnsi="Times New Roman" w:cs="Times New Roman"/>
          <w:sz w:val="24"/>
          <w:szCs w:val="24"/>
        </w:rPr>
        <w:fldChar w:fldCharType="end"/>
      </w:r>
      <w:r w:rsidR="00DC45C3">
        <w:rPr>
          <w:rFonts w:ascii="Times New Roman" w:hAnsi="Times New Roman" w:cs="Times New Roman"/>
          <w:sz w:val="24"/>
          <w:szCs w:val="24"/>
        </w:rPr>
        <w:t>)</w:t>
      </w:r>
      <w:r w:rsidR="00DC45C3" w:rsidRPr="00DC45C3">
        <w:rPr>
          <w:rFonts w:ascii="Times New Roman" w:hAnsi="Times New Roman" w:cs="Times New Roman"/>
          <w:sz w:val="24"/>
          <w:szCs w:val="24"/>
        </w:rPr>
        <w:t>. Compared to the diversity-based hotspots, the economic analysis reveals</w:t>
      </w:r>
      <w:r w:rsidR="00671E5B">
        <w:rPr>
          <w:rFonts w:ascii="Times New Roman" w:hAnsi="Times New Roman" w:cs="Times New Roman"/>
          <w:sz w:val="24"/>
          <w:szCs w:val="24"/>
        </w:rPr>
        <w:t xml:space="preserve"> </w:t>
      </w:r>
      <w:r w:rsidR="00671E5B" w:rsidRPr="00681F00">
        <w:rPr>
          <w:rFonts w:ascii="Times New Roman" w:hAnsi="Times New Roman" w:cs="Times New Roman"/>
          <w:sz w:val="24"/>
          <w:szCs w:val="24"/>
        </w:rPr>
        <w:t>39 economic-value hotspots</w:t>
      </w:r>
      <w:r w:rsidR="00890A23">
        <w:rPr>
          <w:rFonts w:ascii="Times New Roman" w:hAnsi="Times New Roman" w:cs="Times New Roman"/>
          <w:sz w:val="24"/>
          <w:szCs w:val="24"/>
        </w:rPr>
        <w:t xml:space="preserve"> (</w:t>
      </w:r>
      <w:r w:rsidR="00173CF0">
        <w:rPr>
          <w:rFonts w:ascii="Times New Roman" w:hAnsi="Times New Roman" w:cs="Times New Roman"/>
          <w:sz w:val="24"/>
          <w:szCs w:val="24"/>
        </w:rPr>
        <w:t>21</w:t>
      </w:r>
      <w:r w:rsidR="00890A23" w:rsidRPr="00681F00">
        <w:rPr>
          <w:rFonts w:ascii="Times New Roman" w:hAnsi="Times New Roman" w:cs="Times New Roman"/>
          <w:sz w:val="24"/>
          <w:szCs w:val="24"/>
        </w:rPr>
        <w:t xml:space="preserve"> for crops and </w:t>
      </w:r>
      <w:r w:rsidR="001C2DC6">
        <w:rPr>
          <w:rFonts w:ascii="Times New Roman" w:hAnsi="Times New Roman" w:cs="Times New Roman"/>
          <w:sz w:val="24"/>
          <w:szCs w:val="24"/>
        </w:rPr>
        <w:t>36</w:t>
      </w:r>
      <w:r w:rsidR="00890A23" w:rsidRPr="00681F00">
        <w:rPr>
          <w:rFonts w:ascii="Times New Roman" w:hAnsi="Times New Roman" w:cs="Times New Roman"/>
          <w:sz w:val="24"/>
          <w:szCs w:val="24"/>
        </w:rPr>
        <w:t xml:space="preserve"> for livestock, with 1</w:t>
      </w:r>
      <w:r w:rsidR="001C2DC6">
        <w:rPr>
          <w:rFonts w:ascii="Times New Roman" w:hAnsi="Times New Roman" w:cs="Times New Roman"/>
          <w:sz w:val="24"/>
          <w:szCs w:val="24"/>
        </w:rPr>
        <w:t>8</w:t>
      </w:r>
      <w:r w:rsidR="00890A23">
        <w:rPr>
          <w:rFonts w:ascii="Times New Roman" w:hAnsi="Times New Roman" w:cs="Times New Roman"/>
          <w:sz w:val="24"/>
          <w:szCs w:val="24"/>
        </w:rPr>
        <w:t xml:space="preserve"> </w:t>
      </w:r>
      <w:r w:rsidR="00890A23" w:rsidRPr="000219C2">
        <w:rPr>
          <w:rFonts w:ascii="Times New Roman" w:hAnsi="Times New Roman" w:cs="Times New Roman"/>
          <w:sz w:val="24"/>
          <w:szCs w:val="24"/>
        </w:rPr>
        <w:t>joint crop-livestock clusters</w:t>
      </w:r>
      <w:r w:rsidR="00890A23">
        <w:rPr>
          <w:rFonts w:ascii="Times New Roman" w:hAnsi="Times New Roman" w:cs="Times New Roman"/>
          <w:sz w:val="24"/>
          <w:szCs w:val="24"/>
        </w:rPr>
        <w:t xml:space="preserve"> </w:t>
      </w:r>
      <w:r w:rsidR="00890A23" w:rsidRPr="00681F00">
        <w:rPr>
          <w:rFonts w:ascii="Times New Roman" w:hAnsi="Times New Roman" w:cs="Times New Roman"/>
          <w:sz w:val="24"/>
          <w:szCs w:val="24"/>
        </w:rPr>
        <w:t>overlapping</w:t>
      </w:r>
      <w:r w:rsidR="00890A23">
        <w:rPr>
          <w:rFonts w:ascii="Times New Roman" w:hAnsi="Times New Roman" w:cs="Times New Roman"/>
          <w:sz w:val="24"/>
          <w:szCs w:val="24"/>
        </w:rPr>
        <w:t>)</w:t>
      </w:r>
      <w:r w:rsidR="00924C2B">
        <w:rPr>
          <w:rFonts w:ascii="Times New Roman" w:hAnsi="Times New Roman" w:cs="Times New Roman"/>
          <w:sz w:val="24"/>
          <w:szCs w:val="24"/>
        </w:rPr>
        <w:t xml:space="preserve"> as well as</w:t>
      </w:r>
      <w:r w:rsidR="00DC45C3" w:rsidRPr="00DC45C3">
        <w:rPr>
          <w:rFonts w:ascii="Times New Roman" w:hAnsi="Times New Roman" w:cs="Times New Roman"/>
          <w:sz w:val="24"/>
          <w:szCs w:val="24"/>
        </w:rPr>
        <w:t xml:space="preserve"> an expansion of high-risk areas in the Northeastern United States, Colombia, Argentina, and China. In contrast, Africa shows a reduction in the number of economic hotspots relative to diversity hotspots, likely reflecting differences in market valuation versus species richness</w:t>
      </w:r>
      <w:r w:rsidR="00DC45C3">
        <w:rPr>
          <w:rFonts w:ascii="Times New Roman" w:hAnsi="Times New Roman" w:cs="Times New Roman"/>
          <w:sz w:val="24"/>
          <w:szCs w:val="24"/>
        </w:rPr>
        <w:t>.</w:t>
      </w:r>
    </w:p>
    <w:p w14:paraId="5C581591" w14:textId="77777777" w:rsidR="00353831" w:rsidRDefault="003827A9" w:rsidP="00DB74E6">
      <w:pPr>
        <w:keepNext/>
        <w:spacing w:line="480" w:lineRule="auto"/>
        <w:jc w:val="center"/>
      </w:pPr>
      <w:r w:rsidRPr="000219C2">
        <w:rPr>
          <w:rFonts w:ascii="Times New Roman" w:hAnsi="Times New Roman" w:cs="Times New Roman"/>
          <w:noProof/>
          <w:sz w:val="24"/>
          <w:szCs w:val="24"/>
        </w:rPr>
        <w:lastRenderedPageBreak/>
        <w:drawing>
          <wp:inline distT="0" distB="0" distL="0" distR="0" wp14:anchorId="2CDDF37F" wp14:editId="394A6783">
            <wp:extent cx="4681728" cy="5852160"/>
            <wp:effectExtent l="0" t="0" r="0" b="0"/>
            <wp:docPr id="3557287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28769" name="Picture 35572876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1728" cy="5852160"/>
                    </a:xfrm>
                    <a:prstGeom prst="rect">
                      <a:avLst/>
                    </a:prstGeom>
                  </pic:spPr>
                </pic:pic>
              </a:graphicData>
            </a:graphic>
          </wp:inline>
        </w:drawing>
      </w:r>
    </w:p>
    <w:p w14:paraId="40590A16" w14:textId="3B6D23B8" w:rsidR="00520B19" w:rsidRDefault="00353831" w:rsidP="00353831">
      <w:pPr>
        <w:pStyle w:val="Caption"/>
        <w:jc w:val="both"/>
        <w:rPr>
          <w:rFonts w:ascii="Times New Roman" w:hAnsi="Times New Roman" w:cs="Times New Roman"/>
          <w:i w:val="0"/>
          <w:iCs w:val="0"/>
          <w:color w:val="auto"/>
          <w:sz w:val="24"/>
          <w:szCs w:val="24"/>
        </w:rPr>
      </w:pPr>
      <w:bookmarkStart w:id="12" w:name="_Ref216704463"/>
      <w:r w:rsidRPr="00353831">
        <w:rPr>
          <w:rFonts w:ascii="Times New Roman" w:hAnsi="Times New Roman" w:cs="Times New Roman"/>
          <w:b/>
          <w:bCs/>
          <w:i w:val="0"/>
          <w:iCs w:val="0"/>
          <w:color w:val="auto"/>
          <w:sz w:val="24"/>
          <w:szCs w:val="24"/>
        </w:rPr>
        <w:t xml:space="preserve">Figure S </w:t>
      </w:r>
      <w:r w:rsidRPr="00353831">
        <w:rPr>
          <w:rFonts w:ascii="Times New Roman" w:hAnsi="Times New Roman" w:cs="Times New Roman"/>
          <w:b/>
          <w:bCs/>
          <w:i w:val="0"/>
          <w:iCs w:val="0"/>
          <w:color w:val="auto"/>
          <w:sz w:val="24"/>
          <w:szCs w:val="24"/>
        </w:rPr>
        <w:fldChar w:fldCharType="begin"/>
      </w:r>
      <w:r w:rsidRPr="00353831">
        <w:rPr>
          <w:rFonts w:ascii="Times New Roman" w:hAnsi="Times New Roman" w:cs="Times New Roman"/>
          <w:b/>
          <w:bCs/>
          <w:i w:val="0"/>
          <w:iCs w:val="0"/>
          <w:color w:val="auto"/>
          <w:sz w:val="24"/>
          <w:szCs w:val="24"/>
        </w:rPr>
        <w:instrText xml:space="preserve"> SEQ Figure_S \* ARABIC </w:instrText>
      </w:r>
      <w:r w:rsidRPr="00353831">
        <w:rPr>
          <w:rFonts w:ascii="Times New Roman" w:hAnsi="Times New Roman" w:cs="Times New Roman"/>
          <w:b/>
          <w:bCs/>
          <w:i w:val="0"/>
          <w:iCs w:val="0"/>
          <w:color w:val="auto"/>
          <w:sz w:val="24"/>
          <w:szCs w:val="24"/>
        </w:rPr>
        <w:fldChar w:fldCharType="separate"/>
      </w:r>
      <w:r w:rsidR="003076C3">
        <w:rPr>
          <w:rFonts w:ascii="Times New Roman" w:hAnsi="Times New Roman" w:cs="Times New Roman"/>
          <w:b/>
          <w:bCs/>
          <w:i w:val="0"/>
          <w:iCs w:val="0"/>
          <w:noProof/>
          <w:color w:val="auto"/>
          <w:sz w:val="24"/>
          <w:szCs w:val="24"/>
        </w:rPr>
        <w:t>3</w:t>
      </w:r>
      <w:r w:rsidRPr="00353831">
        <w:rPr>
          <w:rFonts w:ascii="Times New Roman" w:hAnsi="Times New Roman" w:cs="Times New Roman"/>
          <w:b/>
          <w:bCs/>
          <w:i w:val="0"/>
          <w:iCs w:val="0"/>
          <w:color w:val="auto"/>
          <w:sz w:val="24"/>
          <w:szCs w:val="24"/>
        </w:rPr>
        <w:fldChar w:fldCharType="end"/>
      </w:r>
      <w:bookmarkEnd w:id="12"/>
      <w:r w:rsidRPr="00353831">
        <w:rPr>
          <w:rFonts w:ascii="Times New Roman" w:hAnsi="Times New Roman" w:cs="Times New Roman"/>
          <w:i w:val="0"/>
          <w:iCs w:val="0"/>
          <w:color w:val="auto"/>
          <w:sz w:val="24"/>
          <w:szCs w:val="24"/>
        </w:rPr>
        <w:t xml:space="preserve">. </w:t>
      </w:r>
      <w:r w:rsidR="0099310F" w:rsidRPr="0099310F">
        <w:rPr>
          <w:rFonts w:ascii="Times New Roman" w:hAnsi="Times New Roman" w:cs="Times New Roman"/>
          <w:i w:val="0"/>
          <w:iCs w:val="0"/>
          <w:color w:val="auto"/>
          <w:sz w:val="24"/>
          <w:szCs w:val="24"/>
        </w:rPr>
        <w:t>Exposure of crop production value to extreme drought. Bivariate mapping of crop production value (blue) and drought intensification (red). Hotspots (dark brown) represent high-value regions facing significant drought trends.</w:t>
      </w:r>
    </w:p>
    <w:p w14:paraId="40590A17" w14:textId="7589A038" w:rsidR="00520B19" w:rsidRPr="000219C2" w:rsidRDefault="00520B19">
      <w:pPr>
        <w:spacing w:line="480" w:lineRule="auto"/>
        <w:jc w:val="both"/>
        <w:rPr>
          <w:rFonts w:ascii="Times New Roman" w:hAnsi="Times New Roman" w:cs="Times New Roman"/>
          <w:sz w:val="24"/>
          <w:szCs w:val="24"/>
        </w:rPr>
      </w:pPr>
    </w:p>
    <w:p w14:paraId="13E210FE" w14:textId="77777777" w:rsidR="003076C3" w:rsidRDefault="00377A3D" w:rsidP="003076C3">
      <w:pPr>
        <w:keepNext/>
        <w:spacing w:line="480" w:lineRule="auto"/>
        <w:jc w:val="center"/>
      </w:pPr>
      <w:r w:rsidRPr="000219C2">
        <w:rPr>
          <w:rFonts w:ascii="Times New Roman" w:hAnsi="Times New Roman" w:cs="Times New Roman"/>
          <w:noProof/>
          <w:sz w:val="24"/>
          <w:szCs w:val="24"/>
        </w:rPr>
        <w:lastRenderedPageBreak/>
        <w:drawing>
          <wp:inline distT="0" distB="0" distL="0" distR="0" wp14:anchorId="60CE3545" wp14:editId="7371DE9C">
            <wp:extent cx="4681728" cy="5852160"/>
            <wp:effectExtent l="0" t="0" r="0" b="0"/>
            <wp:docPr id="3345406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540676" name="Picture 33454067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1728" cy="5852160"/>
                    </a:xfrm>
                    <a:prstGeom prst="rect">
                      <a:avLst/>
                    </a:prstGeom>
                  </pic:spPr>
                </pic:pic>
              </a:graphicData>
            </a:graphic>
          </wp:inline>
        </w:drawing>
      </w:r>
    </w:p>
    <w:p w14:paraId="40590A19" w14:textId="4388B04E" w:rsidR="00520B19" w:rsidRDefault="003076C3" w:rsidP="003076C3">
      <w:pPr>
        <w:pStyle w:val="Caption"/>
        <w:jc w:val="both"/>
        <w:rPr>
          <w:rFonts w:ascii="Times New Roman" w:hAnsi="Times New Roman" w:cs="Times New Roman"/>
          <w:i w:val="0"/>
          <w:iCs w:val="0"/>
          <w:color w:val="auto"/>
          <w:sz w:val="24"/>
          <w:szCs w:val="24"/>
        </w:rPr>
      </w:pPr>
      <w:bookmarkStart w:id="13" w:name="_Ref216704653"/>
      <w:r w:rsidRPr="003076C3">
        <w:rPr>
          <w:rFonts w:ascii="Times New Roman" w:hAnsi="Times New Roman" w:cs="Times New Roman"/>
          <w:b/>
          <w:bCs/>
          <w:i w:val="0"/>
          <w:iCs w:val="0"/>
          <w:color w:val="auto"/>
          <w:sz w:val="24"/>
          <w:szCs w:val="24"/>
        </w:rPr>
        <w:t xml:space="preserve">Figure S </w:t>
      </w:r>
      <w:r w:rsidRPr="003076C3">
        <w:rPr>
          <w:rFonts w:ascii="Times New Roman" w:hAnsi="Times New Roman" w:cs="Times New Roman"/>
          <w:b/>
          <w:bCs/>
          <w:i w:val="0"/>
          <w:iCs w:val="0"/>
          <w:color w:val="auto"/>
          <w:sz w:val="24"/>
          <w:szCs w:val="24"/>
        </w:rPr>
        <w:fldChar w:fldCharType="begin"/>
      </w:r>
      <w:r w:rsidRPr="003076C3">
        <w:rPr>
          <w:rFonts w:ascii="Times New Roman" w:hAnsi="Times New Roman" w:cs="Times New Roman"/>
          <w:b/>
          <w:bCs/>
          <w:i w:val="0"/>
          <w:iCs w:val="0"/>
          <w:color w:val="auto"/>
          <w:sz w:val="24"/>
          <w:szCs w:val="24"/>
        </w:rPr>
        <w:instrText xml:space="preserve"> SEQ Figure_S \* ARABIC </w:instrText>
      </w:r>
      <w:r w:rsidRPr="003076C3">
        <w:rPr>
          <w:rFonts w:ascii="Times New Roman" w:hAnsi="Times New Roman" w:cs="Times New Roman"/>
          <w:b/>
          <w:bCs/>
          <w:i w:val="0"/>
          <w:iCs w:val="0"/>
          <w:color w:val="auto"/>
          <w:sz w:val="24"/>
          <w:szCs w:val="24"/>
        </w:rPr>
        <w:fldChar w:fldCharType="separate"/>
      </w:r>
      <w:r w:rsidRPr="003076C3">
        <w:rPr>
          <w:rFonts w:ascii="Times New Roman" w:hAnsi="Times New Roman" w:cs="Times New Roman"/>
          <w:b/>
          <w:bCs/>
          <w:i w:val="0"/>
          <w:iCs w:val="0"/>
          <w:noProof/>
          <w:color w:val="auto"/>
          <w:sz w:val="24"/>
          <w:szCs w:val="24"/>
        </w:rPr>
        <w:t>4</w:t>
      </w:r>
      <w:r w:rsidRPr="003076C3">
        <w:rPr>
          <w:rFonts w:ascii="Times New Roman" w:hAnsi="Times New Roman" w:cs="Times New Roman"/>
          <w:b/>
          <w:bCs/>
          <w:i w:val="0"/>
          <w:iCs w:val="0"/>
          <w:color w:val="auto"/>
          <w:sz w:val="24"/>
          <w:szCs w:val="24"/>
        </w:rPr>
        <w:fldChar w:fldCharType="end"/>
      </w:r>
      <w:bookmarkEnd w:id="13"/>
      <w:r w:rsidRPr="003076C3">
        <w:rPr>
          <w:rFonts w:ascii="Times New Roman" w:hAnsi="Times New Roman" w:cs="Times New Roman"/>
          <w:i w:val="0"/>
          <w:iCs w:val="0"/>
          <w:color w:val="auto"/>
          <w:sz w:val="24"/>
          <w:szCs w:val="24"/>
        </w:rPr>
        <w:t xml:space="preserve">. </w:t>
      </w:r>
      <w:r w:rsidR="00864B2B" w:rsidRPr="00864B2B">
        <w:rPr>
          <w:rFonts w:ascii="Times New Roman" w:hAnsi="Times New Roman" w:cs="Times New Roman"/>
          <w:i w:val="0"/>
          <w:iCs w:val="0"/>
          <w:color w:val="auto"/>
          <w:sz w:val="24"/>
          <w:szCs w:val="24"/>
        </w:rPr>
        <w:t>Exposure of total livestock units to extreme drought. Bivariate mapping of total LSU (blue) and drought intensification (red). Emerging hotspots are visible in the Central US and across major cattle production zones in South America (Colombia, Venezuela, and Brazil)</w:t>
      </w:r>
      <w:r w:rsidRPr="003076C3">
        <w:rPr>
          <w:rFonts w:ascii="Times New Roman" w:hAnsi="Times New Roman" w:cs="Times New Roman"/>
          <w:i w:val="0"/>
          <w:iCs w:val="0"/>
          <w:color w:val="auto"/>
          <w:sz w:val="24"/>
          <w:szCs w:val="24"/>
        </w:rPr>
        <w:t>.</w:t>
      </w:r>
    </w:p>
    <w:p w14:paraId="3ABECE18" w14:textId="77777777" w:rsidR="003076C3" w:rsidRPr="003076C3" w:rsidRDefault="003076C3" w:rsidP="003076C3">
      <w:pPr>
        <w:spacing w:line="480" w:lineRule="auto"/>
        <w:rPr>
          <w:rFonts w:ascii="Times New Roman" w:hAnsi="Times New Roman" w:cs="Times New Roman"/>
          <w:sz w:val="24"/>
          <w:szCs w:val="24"/>
        </w:rPr>
      </w:pPr>
    </w:p>
    <w:p w14:paraId="40590A1A" w14:textId="79C14863" w:rsidR="00520B19" w:rsidRPr="000219C2" w:rsidRDefault="00B307AB" w:rsidP="00897C1F">
      <w:pPr>
        <w:pStyle w:val="Heading2"/>
        <w:rPr>
          <w:rFonts w:ascii="Times New Roman" w:hAnsi="Times New Roman" w:cs="Times New Roman"/>
          <w:i/>
          <w:iCs/>
          <w:color w:val="auto"/>
          <w:sz w:val="24"/>
          <w:szCs w:val="24"/>
        </w:rPr>
      </w:pPr>
      <w:bookmarkStart w:id="14" w:name="_Ref216785887"/>
      <w:r w:rsidRPr="00B307AB">
        <w:rPr>
          <w:rFonts w:ascii="Times New Roman" w:hAnsi="Times New Roman" w:cs="Times New Roman"/>
          <w:i/>
          <w:iCs/>
          <w:color w:val="auto"/>
          <w:sz w:val="24"/>
          <w:szCs w:val="24"/>
        </w:rPr>
        <w:t>Agricultural distribution within hotspots</w:t>
      </w:r>
      <w:bookmarkEnd w:id="14"/>
    </w:p>
    <w:p w14:paraId="2E8B5533" w14:textId="28413E86" w:rsidR="00D36BEB" w:rsidRPr="000219C2" w:rsidRDefault="00E331FA">
      <w:pPr>
        <w:spacing w:line="480" w:lineRule="auto"/>
        <w:jc w:val="both"/>
        <w:rPr>
          <w:rFonts w:ascii="Times New Roman" w:hAnsi="Times New Roman" w:cs="Times New Roman"/>
          <w:sz w:val="24"/>
          <w:szCs w:val="24"/>
        </w:rPr>
      </w:pPr>
      <w:r w:rsidRPr="00E331FA">
        <w:rPr>
          <w:rFonts w:ascii="Times New Roman" w:hAnsi="Times New Roman" w:cs="Times New Roman"/>
          <w:sz w:val="24"/>
          <w:szCs w:val="24"/>
        </w:rPr>
        <w:t>The specific median values for crop and livestock counts utilized in the main manuscript’s distribution analysis</w:t>
      </w:r>
      <w:r>
        <w:rPr>
          <w:rFonts w:ascii="Times New Roman" w:hAnsi="Times New Roman" w:cs="Times New Roman"/>
          <w:sz w:val="24"/>
          <w:szCs w:val="24"/>
        </w:rPr>
        <w:t xml:space="preserve"> (</w:t>
      </w:r>
      <w:r w:rsidR="00431DAF">
        <w:rPr>
          <w:rFonts w:ascii="Times New Roman" w:hAnsi="Times New Roman" w:cs="Times New Roman"/>
          <w:sz w:val="24"/>
          <w:szCs w:val="24"/>
        </w:rPr>
        <w:t>Figure 4 and Figure 5</w:t>
      </w:r>
      <w:r>
        <w:rPr>
          <w:rFonts w:ascii="Times New Roman" w:hAnsi="Times New Roman" w:cs="Times New Roman"/>
          <w:sz w:val="24"/>
          <w:szCs w:val="24"/>
        </w:rPr>
        <w:t>)</w:t>
      </w:r>
      <w:r w:rsidR="00AE5B56">
        <w:rPr>
          <w:rFonts w:ascii="Times New Roman" w:hAnsi="Times New Roman" w:cs="Times New Roman"/>
          <w:sz w:val="24"/>
          <w:szCs w:val="24"/>
        </w:rPr>
        <w:t xml:space="preserve"> sh</w:t>
      </w:r>
      <w:r w:rsidRPr="00E331FA">
        <w:rPr>
          <w:rFonts w:ascii="Times New Roman" w:hAnsi="Times New Roman" w:cs="Times New Roman"/>
          <w:sz w:val="24"/>
          <w:szCs w:val="24"/>
        </w:rPr>
        <w:t xml:space="preserve">are detailed in the </w:t>
      </w:r>
      <w:r w:rsidR="00B35261" w:rsidRPr="00AE5B56">
        <w:rPr>
          <w:rFonts w:ascii="Times New Roman" w:hAnsi="Times New Roman" w:cs="Times New Roman"/>
          <w:sz w:val="24"/>
          <w:szCs w:val="24"/>
        </w:rPr>
        <w:fldChar w:fldCharType="begin"/>
      </w:r>
      <w:r w:rsidR="00B35261" w:rsidRPr="00AE5B56">
        <w:rPr>
          <w:rFonts w:ascii="Times New Roman" w:hAnsi="Times New Roman" w:cs="Times New Roman"/>
          <w:sz w:val="24"/>
          <w:szCs w:val="24"/>
        </w:rPr>
        <w:instrText xml:space="preserve"> REF _Ref216789386 \h </w:instrText>
      </w:r>
      <w:r w:rsidR="00B35261" w:rsidRPr="00902CB5">
        <w:rPr>
          <w:rFonts w:ascii="Times New Roman" w:hAnsi="Times New Roman" w:cs="Times New Roman"/>
          <w:sz w:val="24"/>
          <w:szCs w:val="24"/>
        </w:rPr>
        <w:instrText xml:space="preserve"> \* MERGEFORMAT </w:instrText>
      </w:r>
      <w:r w:rsidR="00B35261" w:rsidRPr="00AE5B56">
        <w:rPr>
          <w:rFonts w:ascii="Times New Roman" w:hAnsi="Times New Roman" w:cs="Times New Roman"/>
          <w:sz w:val="24"/>
          <w:szCs w:val="24"/>
        </w:rPr>
      </w:r>
      <w:r w:rsidR="00B35261" w:rsidRPr="00AE5B56">
        <w:rPr>
          <w:rFonts w:ascii="Times New Roman" w:hAnsi="Times New Roman" w:cs="Times New Roman"/>
          <w:sz w:val="24"/>
          <w:szCs w:val="24"/>
        </w:rPr>
        <w:fldChar w:fldCharType="separate"/>
      </w:r>
      <w:r w:rsidR="00B35261" w:rsidRPr="00AA1BE5">
        <w:rPr>
          <w:rFonts w:ascii="Times New Roman" w:hAnsi="Times New Roman" w:cs="Times New Roman"/>
          <w:sz w:val="24"/>
          <w:szCs w:val="24"/>
        </w:rPr>
        <w:t xml:space="preserve">Table S </w:t>
      </w:r>
      <w:r w:rsidR="00B35261" w:rsidRPr="00A55791">
        <w:rPr>
          <w:rFonts w:ascii="Times New Roman" w:hAnsi="Times New Roman" w:cs="Times New Roman"/>
          <w:i/>
          <w:iCs/>
          <w:noProof/>
          <w:sz w:val="24"/>
          <w:szCs w:val="24"/>
        </w:rPr>
        <w:t>4</w:t>
      </w:r>
      <w:r w:rsidR="00B35261" w:rsidRPr="00AE5B56">
        <w:rPr>
          <w:rFonts w:ascii="Times New Roman" w:hAnsi="Times New Roman" w:cs="Times New Roman"/>
          <w:sz w:val="24"/>
          <w:szCs w:val="24"/>
        </w:rPr>
        <w:fldChar w:fldCharType="end"/>
      </w:r>
      <w:r w:rsidR="00B35261">
        <w:rPr>
          <w:rFonts w:ascii="Times New Roman" w:hAnsi="Times New Roman" w:cs="Times New Roman"/>
          <w:sz w:val="24"/>
          <w:szCs w:val="24"/>
        </w:rPr>
        <w:t xml:space="preserve"> and </w:t>
      </w:r>
      <w:r w:rsidR="00B35261" w:rsidRPr="00AE5B56">
        <w:rPr>
          <w:rFonts w:ascii="Times New Roman" w:hAnsi="Times New Roman" w:cs="Times New Roman"/>
          <w:sz w:val="24"/>
          <w:szCs w:val="24"/>
        </w:rPr>
        <w:fldChar w:fldCharType="begin"/>
      </w:r>
      <w:r w:rsidR="00B35261" w:rsidRPr="00AE5B56">
        <w:rPr>
          <w:rFonts w:ascii="Times New Roman" w:hAnsi="Times New Roman" w:cs="Times New Roman"/>
          <w:sz w:val="24"/>
          <w:szCs w:val="24"/>
        </w:rPr>
        <w:instrText xml:space="preserve"> REF _Ref216789408 \h </w:instrText>
      </w:r>
      <w:r w:rsidR="00B35261" w:rsidRPr="00902CB5">
        <w:rPr>
          <w:rFonts w:ascii="Times New Roman" w:hAnsi="Times New Roman" w:cs="Times New Roman"/>
          <w:sz w:val="24"/>
          <w:szCs w:val="24"/>
        </w:rPr>
        <w:instrText xml:space="preserve"> \* MERGEFORMAT </w:instrText>
      </w:r>
      <w:r w:rsidR="00B35261" w:rsidRPr="00AE5B56">
        <w:rPr>
          <w:rFonts w:ascii="Times New Roman" w:hAnsi="Times New Roman" w:cs="Times New Roman"/>
          <w:sz w:val="24"/>
          <w:szCs w:val="24"/>
        </w:rPr>
      </w:r>
      <w:r w:rsidR="00B35261" w:rsidRPr="00AE5B56">
        <w:rPr>
          <w:rFonts w:ascii="Times New Roman" w:hAnsi="Times New Roman" w:cs="Times New Roman"/>
          <w:sz w:val="24"/>
          <w:szCs w:val="24"/>
        </w:rPr>
        <w:fldChar w:fldCharType="separate"/>
      </w:r>
      <w:r w:rsidR="00B35261" w:rsidRPr="00AE5B56">
        <w:rPr>
          <w:rFonts w:ascii="Times New Roman" w:hAnsi="Times New Roman" w:cs="Times New Roman"/>
          <w:sz w:val="24"/>
          <w:szCs w:val="24"/>
        </w:rPr>
        <w:t xml:space="preserve">Table S </w:t>
      </w:r>
      <w:r w:rsidR="00B35261" w:rsidRPr="00AE5B56">
        <w:rPr>
          <w:rFonts w:ascii="Times New Roman" w:hAnsi="Times New Roman" w:cs="Times New Roman"/>
          <w:noProof/>
          <w:sz w:val="24"/>
          <w:szCs w:val="24"/>
        </w:rPr>
        <w:t>5</w:t>
      </w:r>
      <w:r w:rsidR="00B35261" w:rsidRPr="00AE5B56">
        <w:rPr>
          <w:rFonts w:ascii="Times New Roman" w:hAnsi="Times New Roman" w:cs="Times New Roman"/>
          <w:sz w:val="24"/>
          <w:szCs w:val="24"/>
        </w:rPr>
        <w:fldChar w:fldCharType="end"/>
      </w:r>
      <w:r w:rsidR="00AA1BE5">
        <w:rPr>
          <w:rFonts w:ascii="Times New Roman" w:hAnsi="Times New Roman" w:cs="Times New Roman"/>
          <w:sz w:val="24"/>
          <w:szCs w:val="24"/>
        </w:rPr>
        <w:t>.</w:t>
      </w:r>
    </w:p>
    <w:p w14:paraId="3B6375A3" w14:textId="72BD6A07" w:rsidR="000C5EFA" w:rsidRPr="000C5EFA" w:rsidRDefault="000C5EFA" w:rsidP="000C5EFA">
      <w:pPr>
        <w:pStyle w:val="Caption"/>
        <w:keepNext/>
        <w:jc w:val="both"/>
        <w:rPr>
          <w:rFonts w:ascii="Times New Roman" w:hAnsi="Times New Roman" w:cs="Times New Roman"/>
          <w:i w:val="0"/>
          <w:iCs w:val="0"/>
          <w:color w:val="auto"/>
          <w:sz w:val="24"/>
          <w:szCs w:val="24"/>
        </w:rPr>
      </w:pPr>
      <w:bookmarkStart w:id="15" w:name="_Ref216789386"/>
      <w:r w:rsidRPr="00AA1BE5">
        <w:rPr>
          <w:rFonts w:ascii="Times New Roman" w:hAnsi="Times New Roman" w:cs="Times New Roman"/>
          <w:b/>
          <w:bCs/>
          <w:i w:val="0"/>
          <w:iCs w:val="0"/>
          <w:color w:val="auto"/>
          <w:sz w:val="24"/>
          <w:szCs w:val="24"/>
        </w:rPr>
        <w:lastRenderedPageBreak/>
        <w:t xml:space="preserve">Table S </w:t>
      </w:r>
      <w:r w:rsidRPr="00AA1BE5">
        <w:rPr>
          <w:rFonts w:ascii="Times New Roman" w:hAnsi="Times New Roman" w:cs="Times New Roman"/>
          <w:b/>
          <w:bCs/>
          <w:i w:val="0"/>
          <w:iCs w:val="0"/>
          <w:color w:val="auto"/>
          <w:sz w:val="24"/>
          <w:szCs w:val="24"/>
        </w:rPr>
        <w:fldChar w:fldCharType="begin"/>
      </w:r>
      <w:r w:rsidRPr="00AA1BE5">
        <w:rPr>
          <w:rFonts w:ascii="Times New Roman" w:hAnsi="Times New Roman" w:cs="Times New Roman"/>
          <w:b/>
          <w:bCs/>
          <w:i w:val="0"/>
          <w:iCs w:val="0"/>
          <w:color w:val="auto"/>
          <w:sz w:val="24"/>
          <w:szCs w:val="24"/>
        </w:rPr>
        <w:instrText xml:space="preserve"> SEQ Table_S \* ARABIC </w:instrText>
      </w:r>
      <w:r w:rsidRPr="00AA1BE5">
        <w:rPr>
          <w:rFonts w:ascii="Times New Roman" w:hAnsi="Times New Roman" w:cs="Times New Roman"/>
          <w:b/>
          <w:bCs/>
          <w:i w:val="0"/>
          <w:iCs w:val="0"/>
          <w:color w:val="auto"/>
          <w:sz w:val="24"/>
          <w:szCs w:val="24"/>
        </w:rPr>
        <w:fldChar w:fldCharType="separate"/>
      </w:r>
      <w:r w:rsidR="0043171B" w:rsidRPr="00AA1BE5">
        <w:rPr>
          <w:rFonts w:ascii="Times New Roman" w:hAnsi="Times New Roman" w:cs="Times New Roman"/>
          <w:b/>
          <w:bCs/>
          <w:i w:val="0"/>
          <w:iCs w:val="0"/>
          <w:noProof/>
          <w:color w:val="auto"/>
          <w:sz w:val="24"/>
          <w:szCs w:val="24"/>
        </w:rPr>
        <w:t>4</w:t>
      </w:r>
      <w:r w:rsidRPr="00AA1BE5">
        <w:rPr>
          <w:rFonts w:ascii="Times New Roman" w:hAnsi="Times New Roman" w:cs="Times New Roman"/>
          <w:b/>
          <w:bCs/>
          <w:i w:val="0"/>
          <w:iCs w:val="0"/>
          <w:color w:val="auto"/>
          <w:sz w:val="24"/>
          <w:szCs w:val="24"/>
        </w:rPr>
        <w:fldChar w:fldCharType="end"/>
      </w:r>
      <w:bookmarkEnd w:id="15"/>
      <w:r w:rsidRPr="000C5EFA">
        <w:rPr>
          <w:rFonts w:ascii="Times New Roman" w:hAnsi="Times New Roman" w:cs="Times New Roman"/>
          <w:i w:val="0"/>
          <w:iCs w:val="0"/>
          <w:color w:val="auto"/>
          <w:sz w:val="24"/>
          <w:szCs w:val="24"/>
        </w:rPr>
        <w:t xml:space="preserve">. </w:t>
      </w:r>
      <w:r w:rsidR="0013019C" w:rsidRPr="0013019C">
        <w:rPr>
          <w:rFonts w:ascii="Times New Roman" w:hAnsi="Times New Roman" w:cs="Times New Roman"/>
          <w:i w:val="0"/>
          <w:iCs w:val="0"/>
          <w:color w:val="auto"/>
          <w:sz w:val="24"/>
          <w:szCs w:val="24"/>
        </w:rPr>
        <w:t xml:space="preserve">Median crop distribution within diversity hotspots by continent. Data </w:t>
      </w:r>
      <w:proofErr w:type="gramStart"/>
      <w:r w:rsidR="0013019C" w:rsidRPr="0013019C">
        <w:rPr>
          <w:rFonts w:ascii="Times New Roman" w:hAnsi="Times New Roman" w:cs="Times New Roman"/>
          <w:i w:val="0"/>
          <w:iCs w:val="0"/>
          <w:color w:val="auto"/>
          <w:sz w:val="24"/>
          <w:szCs w:val="24"/>
        </w:rPr>
        <w:t>represent</w:t>
      </w:r>
      <w:proofErr w:type="gramEnd"/>
      <w:r w:rsidR="0013019C" w:rsidRPr="0013019C">
        <w:rPr>
          <w:rFonts w:ascii="Times New Roman" w:hAnsi="Times New Roman" w:cs="Times New Roman"/>
          <w:i w:val="0"/>
          <w:iCs w:val="0"/>
          <w:color w:val="auto"/>
          <w:sz w:val="24"/>
          <w:szCs w:val="24"/>
        </w:rPr>
        <w:t xml:space="preserve"> median richness counts and percentage composition by class</w:t>
      </w:r>
      <w:r w:rsidRPr="000C5EFA">
        <w:rPr>
          <w:rFonts w:ascii="Times New Roman" w:hAnsi="Times New Roman" w:cs="Times New Roman"/>
          <w:i w:val="0"/>
          <w:iCs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1384"/>
        <w:gridCol w:w="1385"/>
        <w:gridCol w:w="1312"/>
        <w:gridCol w:w="1341"/>
        <w:gridCol w:w="1109"/>
      </w:tblGrid>
      <w:tr w:rsidR="00DC7C41" w:rsidRPr="000219C2" w14:paraId="05C6E037" w14:textId="150E6A05" w:rsidTr="00CA7C54">
        <w:tc>
          <w:tcPr>
            <w:tcW w:w="2421" w:type="dxa"/>
            <w:tcBorders>
              <w:top w:val="single" w:sz="4" w:space="0" w:color="auto"/>
              <w:bottom w:val="single" w:sz="4" w:space="0" w:color="auto"/>
            </w:tcBorders>
            <w:vAlign w:val="center"/>
          </w:tcPr>
          <w:p w14:paraId="33B9908E" w14:textId="703791B9" w:rsidR="00DC7C41" w:rsidRPr="000219C2" w:rsidRDefault="00DC7C41" w:rsidP="00CA7C54">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Crop/Continent</w:t>
            </w:r>
          </w:p>
        </w:tc>
        <w:tc>
          <w:tcPr>
            <w:tcW w:w="1384" w:type="dxa"/>
            <w:tcBorders>
              <w:top w:val="single" w:sz="4" w:space="0" w:color="auto"/>
              <w:bottom w:val="single" w:sz="4" w:space="0" w:color="auto"/>
            </w:tcBorders>
            <w:vAlign w:val="center"/>
          </w:tcPr>
          <w:p w14:paraId="70EB5506" w14:textId="436970AF" w:rsidR="00DC7C41" w:rsidRPr="000219C2" w:rsidRDefault="00DC7C41" w:rsidP="00CA7C54">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North America</w:t>
            </w:r>
          </w:p>
        </w:tc>
        <w:tc>
          <w:tcPr>
            <w:tcW w:w="1385" w:type="dxa"/>
            <w:tcBorders>
              <w:top w:val="single" w:sz="4" w:space="0" w:color="auto"/>
              <w:bottom w:val="single" w:sz="4" w:space="0" w:color="auto"/>
            </w:tcBorders>
            <w:vAlign w:val="center"/>
          </w:tcPr>
          <w:p w14:paraId="0F29C54A" w14:textId="5C2C12BD" w:rsidR="00DC7C41" w:rsidRPr="000219C2" w:rsidRDefault="00DC7C41" w:rsidP="00CA7C54">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South America</w:t>
            </w:r>
          </w:p>
        </w:tc>
        <w:tc>
          <w:tcPr>
            <w:tcW w:w="1312" w:type="dxa"/>
            <w:tcBorders>
              <w:top w:val="single" w:sz="4" w:space="0" w:color="auto"/>
              <w:bottom w:val="single" w:sz="4" w:space="0" w:color="auto"/>
            </w:tcBorders>
            <w:vAlign w:val="center"/>
          </w:tcPr>
          <w:p w14:paraId="50824FF8" w14:textId="222D4F6E" w:rsidR="00DC7C41" w:rsidRPr="000219C2" w:rsidRDefault="00DC7C41" w:rsidP="00CA7C54">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Africa</w:t>
            </w:r>
          </w:p>
        </w:tc>
        <w:tc>
          <w:tcPr>
            <w:tcW w:w="1341" w:type="dxa"/>
            <w:tcBorders>
              <w:top w:val="single" w:sz="4" w:space="0" w:color="auto"/>
              <w:bottom w:val="single" w:sz="4" w:space="0" w:color="auto"/>
            </w:tcBorders>
            <w:vAlign w:val="center"/>
          </w:tcPr>
          <w:p w14:paraId="3242BDC1" w14:textId="28DB008C" w:rsidR="00DC7C41" w:rsidRPr="000219C2" w:rsidRDefault="00DC7C41" w:rsidP="00CA7C54">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Europe</w:t>
            </w:r>
          </w:p>
        </w:tc>
        <w:tc>
          <w:tcPr>
            <w:tcW w:w="1109" w:type="dxa"/>
            <w:tcBorders>
              <w:top w:val="single" w:sz="4" w:space="0" w:color="auto"/>
              <w:bottom w:val="single" w:sz="4" w:space="0" w:color="auto"/>
            </w:tcBorders>
            <w:vAlign w:val="center"/>
          </w:tcPr>
          <w:p w14:paraId="457654BA" w14:textId="183EBBC2" w:rsidR="00DC7C41" w:rsidRPr="000219C2" w:rsidRDefault="00DC7C41" w:rsidP="00CA7C54">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Asia</w:t>
            </w:r>
          </w:p>
        </w:tc>
      </w:tr>
      <w:tr w:rsidR="00EE1CBD" w:rsidRPr="000219C2" w14:paraId="41D2AD64" w14:textId="11E8DC77" w:rsidTr="00751581">
        <w:tc>
          <w:tcPr>
            <w:tcW w:w="2421" w:type="dxa"/>
            <w:tcBorders>
              <w:top w:val="single" w:sz="4" w:space="0" w:color="auto"/>
            </w:tcBorders>
            <w:vAlign w:val="center"/>
          </w:tcPr>
          <w:p w14:paraId="178308B9" w14:textId="4F474DE5"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Cereals</w:t>
            </w:r>
          </w:p>
        </w:tc>
        <w:tc>
          <w:tcPr>
            <w:tcW w:w="1384" w:type="dxa"/>
            <w:tcBorders>
              <w:top w:val="single" w:sz="4" w:space="0" w:color="auto"/>
            </w:tcBorders>
            <w:vAlign w:val="bottom"/>
          </w:tcPr>
          <w:p w14:paraId="18F25F66" w14:textId="0292318E" w:rsidR="00EE1CBD" w:rsidRPr="00EE1CBD" w:rsidRDefault="00EE1CBD" w:rsidP="00EE1CBD">
            <w:pPr>
              <w:spacing w:line="480" w:lineRule="auto"/>
              <w:jc w:val="center"/>
              <w:rPr>
                <w:rFonts w:ascii="Times New Roman" w:hAnsi="Times New Roman" w:cs="Times New Roman"/>
                <w:sz w:val="18"/>
                <w:szCs w:val="18"/>
              </w:rPr>
            </w:pPr>
            <w:r w:rsidRPr="00EE1CBD">
              <w:rPr>
                <w:rFonts w:ascii="Times New Roman" w:hAnsi="Times New Roman" w:cs="Times New Roman"/>
                <w:color w:val="000000"/>
                <w:sz w:val="18"/>
                <w:szCs w:val="18"/>
              </w:rPr>
              <w:t>3 (14%)</w:t>
            </w:r>
          </w:p>
        </w:tc>
        <w:tc>
          <w:tcPr>
            <w:tcW w:w="1385" w:type="dxa"/>
            <w:tcBorders>
              <w:top w:val="single" w:sz="4" w:space="0" w:color="auto"/>
            </w:tcBorders>
            <w:vAlign w:val="bottom"/>
          </w:tcPr>
          <w:p w14:paraId="25429CC1" w14:textId="4D3DAB34"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3 (20%)</w:t>
            </w:r>
          </w:p>
        </w:tc>
        <w:tc>
          <w:tcPr>
            <w:tcW w:w="1312" w:type="dxa"/>
            <w:tcBorders>
              <w:top w:val="single" w:sz="4" w:space="0" w:color="auto"/>
            </w:tcBorders>
            <w:vAlign w:val="bottom"/>
          </w:tcPr>
          <w:p w14:paraId="078463A5" w14:textId="664BE572" w:rsidR="00EE1CBD" w:rsidRPr="00EE1CBD" w:rsidRDefault="00EE1CBD" w:rsidP="00EE1CBD">
            <w:pPr>
              <w:spacing w:line="480" w:lineRule="auto"/>
              <w:jc w:val="center"/>
              <w:rPr>
                <w:rFonts w:ascii="Times New Roman" w:hAnsi="Times New Roman" w:cs="Times New Roman"/>
                <w:sz w:val="18"/>
                <w:szCs w:val="18"/>
              </w:rPr>
            </w:pPr>
            <w:r w:rsidRPr="00EE1CBD">
              <w:rPr>
                <w:rFonts w:ascii="Times New Roman" w:hAnsi="Times New Roman" w:cs="Times New Roman"/>
                <w:color w:val="000000"/>
                <w:sz w:val="18"/>
                <w:szCs w:val="18"/>
              </w:rPr>
              <w:t>3 (14%)</w:t>
            </w:r>
          </w:p>
        </w:tc>
        <w:tc>
          <w:tcPr>
            <w:tcW w:w="1341" w:type="dxa"/>
            <w:tcBorders>
              <w:top w:val="single" w:sz="4" w:space="0" w:color="auto"/>
            </w:tcBorders>
            <w:vAlign w:val="bottom"/>
          </w:tcPr>
          <w:p w14:paraId="7CEF6803" w14:textId="04B799DF"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6 (32%)</w:t>
            </w:r>
          </w:p>
        </w:tc>
        <w:tc>
          <w:tcPr>
            <w:tcW w:w="1109" w:type="dxa"/>
            <w:tcBorders>
              <w:top w:val="single" w:sz="4" w:space="0" w:color="auto"/>
            </w:tcBorders>
            <w:vAlign w:val="bottom"/>
          </w:tcPr>
          <w:p w14:paraId="07762857" w14:textId="50884CC7"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4 (21%)</w:t>
            </w:r>
          </w:p>
        </w:tc>
      </w:tr>
      <w:tr w:rsidR="00EE1CBD" w:rsidRPr="000219C2" w14:paraId="3F8F64AA" w14:textId="73F86718" w:rsidTr="00751581">
        <w:tc>
          <w:tcPr>
            <w:tcW w:w="2421" w:type="dxa"/>
            <w:vAlign w:val="center"/>
          </w:tcPr>
          <w:p w14:paraId="33D3932A" w14:textId="3A4D487A"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Fibres</w:t>
            </w:r>
          </w:p>
        </w:tc>
        <w:tc>
          <w:tcPr>
            <w:tcW w:w="1384" w:type="dxa"/>
            <w:vAlign w:val="bottom"/>
          </w:tcPr>
          <w:p w14:paraId="56C18C8C" w14:textId="403B20E1"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1 (5%)</w:t>
            </w:r>
          </w:p>
        </w:tc>
        <w:tc>
          <w:tcPr>
            <w:tcW w:w="1385" w:type="dxa"/>
            <w:vAlign w:val="bottom"/>
          </w:tcPr>
          <w:p w14:paraId="5A39ABFA" w14:textId="1C830A85"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1 (7%)</w:t>
            </w:r>
          </w:p>
        </w:tc>
        <w:tc>
          <w:tcPr>
            <w:tcW w:w="1312" w:type="dxa"/>
            <w:vAlign w:val="bottom"/>
          </w:tcPr>
          <w:p w14:paraId="71877CD8" w14:textId="6FC41224"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1 (5%)</w:t>
            </w:r>
          </w:p>
        </w:tc>
        <w:tc>
          <w:tcPr>
            <w:tcW w:w="1341" w:type="dxa"/>
            <w:vAlign w:val="bottom"/>
          </w:tcPr>
          <w:p w14:paraId="75CD614D" w14:textId="73273BDC"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0.5 (3%)</w:t>
            </w:r>
          </w:p>
        </w:tc>
        <w:tc>
          <w:tcPr>
            <w:tcW w:w="1109" w:type="dxa"/>
            <w:vAlign w:val="bottom"/>
          </w:tcPr>
          <w:p w14:paraId="631ACA78" w14:textId="79819A08"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1 (5%)</w:t>
            </w:r>
          </w:p>
        </w:tc>
      </w:tr>
      <w:tr w:rsidR="00EE1CBD" w:rsidRPr="000219C2" w14:paraId="5D33551F" w14:textId="395D4980" w:rsidTr="00751581">
        <w:tc>
          <w:tcPr>
            <w:tcW w:w="2421" w:type="dxa"/>
            <w:vAlign w:val="center"/>
          </w:tcPr>
          <w:p w14:paraId="5A973B44" w14:textId="07F538B9"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Fruits</w:t>
            </w:r>
          </w:p>
        </w:tc>
        <w:tc>
          <w:tcPr>
            <w:tcW w:w="1384" w:type="dxa"/>
            <w:vAlign w:val="bottom"/>
          </w:tcPr>
          <w:p w14:paraId="76C97A4A" w14:textId="4FC6FDA4"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4 (19%)</w:t>
            </w:r>
          </w:p>
        </w:tc>
        <w:tc>
          <w:tcPr>
            <w:tcW w:w="1385" w:type="dxa"/>
            <w:vAlign w:val="bottom"/>
          </w:tcPr>
          <w:p w14:paraId="2A6559E0" w14:textId="358DA3CA"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2 (13%)</w:t>
            </w:r>
          </w:p>
        </w:tc>
        <w:tc>
          <w:tcPr>
            <w:tcW w:w="1312" w:type="dxa"/>
            <w:vAlign w:val="bottom"/>
          </w:tcPr>
          <w:p w14:paraId="0D35BCEC" w14:textId="7A1C07C3"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4 (19%)</w:t>
            </w:r>
          </w:p>
        </w:tc>
        <w:tc>
          <w:tcPr>
            <w:tcW w:w="1341" w:type="dxa"/>
            <w:vAlign w:val="bottom"/>
          </w:tcPr>
          <w:p w14:paraId="619D5557" w14:textId="01DE02ED"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2 (11%)</w:t>
            </w:r>
          </w:p>
        </w:tc>
        <w:tc>
          <w:tcPr>
            <w:tcW w:w="1109" w:type="dxa"/>
            <w:vAlign w:val="bottom"/>
          </w:tcPr>
          <w:p w14:paraId="6BDFDFDE" w14:textId="783E0C42"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2 (10%)</w:t>
            </w:r>
          </w:p>
        </w:tc>
      </w:tr>
      <w:tr w:rsidR="00EE1CBD" w:rsidRPr="000219C2" w14:paraId="105D0CD1" w14:textId="4A93CE8A" w:rsidTr="00751581">
        <w:tc>
          <w:tcPr>
            <w:tcW w:w="2421" w:type="dxa"/>
            <w:vAlign w:val="center"/>
          </w:tcPr>
          <w:p w14:paraId="3047585E" w14:textId="4FC4CAE8"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Oilcrops</w:t>
            </w:r>
          </w:p>
        </w:tc>
        <w:tc>
          <w:tcPr>
            <w:tcW w:w="1384" w:type="dxa"/>
            <w:vAlign w:val="bottom"/>
          </w:tcPr>
          <w:p w14:paraId="3C15CC0A" w14:textId="45FD63E2"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2 (10%)</w:t>
            </w:r>
          </w:p>
        </w:tc>
        <w:tc>
          <w:tcPr>
            <w:tcW w:w="1385" w:type="dxa"/>
            <w:vAlign w:val="bottom"/>
          </w:tcPr>
          <w:p w14:paraId="2B4176D2" w14:textId="34D507E8"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3.5 (23%)</w:t>
            </w:r>
          </w:p>
        </w:tc>
        <w:tc>
          <w:tcPr>
            <w:tcW w:w="1312" w:type="dxa"/>
            <w:vAlign w:val="bottom"/>
          </w:tcPr>
          <w:p w14:paraId="0978324E" w14:textId="6E692B21"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3 (14%)</w:t>
            </w:r>
          </w:p>
        </w:tc>
        <w:tc>
          <w:tcPr>
            <w:tcW w:w="1341" w:type="dxa"/>
            <w:vAlign w:val="bottom"/>
          </w:tcPr>
          <w:p w14:paraId="632E8FE8" w14:textId="0F37A70E"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4 (22%)</w:t>
            </w:r>
          </w:p>
        </w:tc>
        <w:tc>
          <w:tcPr>
            <w:tcW w:w="1109" w:type="dxa"/>
            <w:vAlign w:val="bottom"/>
          </w:tcPr>
          <w:p w14:paraId="0C53B29E" w14:textId="37580958"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3.5 (18%)</w:t>
            </w:r>
          </w:p>
        </w:tc>
      </w:tr>
      <w:tr w:rsidR="00EE1CBD" w:rsidRPr="000219C2" w14:paraId="2571DB43" w14:textId="190FDCB1" w:rsidTr="00751581">
        <w:tc>
          <w:tcPr>
            <w:tcW w:w="2421" w:type="dxa"/>
            <w:vAlign w:val="center"/>
          </w:tcPr>
          <w:p w14:paraId="23A94658" w14:textId="019DEF64"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Pulses</w:t>
            </w:r>
          </w:p>
        </w:tc>
        <w:tc>
          <w:tcPr>
            <w:tcW w:w="1384" w:type="dxa"/>
            <w:vAlign w:val="bottom"/>
          </w:tcPr>
          <w:p w14:paraId="2FFC53D9" w14:textId="12F2511C"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1 (5%)</w:t>
            </w:r>
          </w:p>
        </w:tc>
        <w:tc>
          <w:tcPr>
            <w:tcW w:w="1385" w:type="dxa"/>
            <w:vAlign w:val="bottom"/>
          </w:tcPr>
          <w:p w14:paraId="7E2966F2" w14:textId="5DDE6E81"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1.5 (10%)</w:t>
            </w:r>
          </w:p>
        </w:tc>
        <w:tc>
          <w:tcPr>
            <w:tcW w:w="1312" w:type="dxa"/>
            <w:vAlign w:val="bottom"/>
          </w:tcPr>
          <w:p w14:paraId="155F5E2F" w14:textId="5F67BFAA"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2 (9%)</w:t>
            </w:r>
          </w:p>
        </w:tc>
        <w:tc>
          <w:tcPr>
            <w:tcW w:w="1341" w:type="dxa"/>
            <w:vAlign w:val="bottom"/>
          </w:tcPr>
          <w:p w14:paraId="06ACE5C1" w14:textId="4AB47709" w:rsidR="00EE1CBD" w:rsidRPr="00EE1CBD" w:rsidRDefault="00EE1CBD" w:rsidP="00EE1CBD">
            <w:pPr>
              <w:spacing w:line="480" w:lineRule="auto"/>
              <w:jc w:val="center"/>
              <w:rPr>
                <w:rFonts w:ascii="Times New Roman" w:hAnsi="Times New Roman" w:cs="Times New Roman"/>
                <w:sz w:val="18"/>
                <w:szCs w:val="18"/>
              </w:rPr>
            </w:pPr>
            <w:r w:rsidRPr="00751581">
              <w:rPr>
                <w:rFonts w:ascii="Times New Roman" w:hAnsi="Times New Roman" w:cs="Times New Roman"/>
                <w:color w:val="000000"/>
                <w:sz w:val="18"/>
                <w:szCs w:val="18"/>
              </w:rPr>
              <w:t>2 (11%)</w:t>
            </w:r>
          </w:p>
        </w:tc>
        <w:tc>
          <w:tcPr>
            <w:tcW w:w="1109" w:type="dxa"/>
            <w:vAlign w:val="bottom"/>
          </w:tcPr>
          <w:p w14:paraId="31F6C4D4" w14:textId="3F2FCCEF" w:rsidR="00EE1CBD" w:rsidRPr="00EE1CBD" w:rsidRDefault="00EE1CBD" w:rsidP="00EE1CBD">
            <w:pPr>
              <w:spacing w:line="480" w:lineRule="auto"/>
              <w:jc w:val="center"/>
              <w:rPr>
                <w:rFonts w:ascii="Times New Roman" w:hAnsi="Times New Roman" w:cs="Times New Roman"/>
                <w:sz w:val="18"/>
                <w:szCs w:val="18"/>
              </w:rPr>
            </w:pPr>
            <w:r w:rsidRPr="00944F86">
              <w:rPr>
                <w:rFonts w:ascii="Times New Roman" w:hAnsi="Times New Roman" w:cs="Times New Roman"/>
                <w:color w:val="000000"/>
                <w:sz w:val="18"/>
                <w:szCs w:val="18"/>
              </w:rPr>
              <w:t>3 (15%)</w:t>
            </w:r>
          </w:p>
        </w:tc>
      </w:tr>
      <w:tr w:rsidR="00EE1CBD" w:rsidRPr="000219C2" w14:paraId="4219BB6E" w14:textId="77777777" w:rsidTr="00751581">
        <w:tc>
          <w:tcPr>
            <w:tcW w:w="2421" w:type="dxa"/>
            <w:vAlign w:val="center"/>
          </w:tcPr>
          <w:p w14:paraId="3E9EFFA1" w14:textId="010441B3"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Rest of crops</w:t>
            </w:r>
          </w:p>
        </w:tc>
        <w:tc>
          <w:tcPr>
            <w:tcW w:w="1384" w:type="dxa"/>
            <w:vAlign w:val="bottom"/>
          </w:tcPr>
          <w:p w14:paraId="74C19CA6" w14:textId="7EE836B2" w:rsidR="00EE1CBD" w:rsidRPr="00EE1CBD" w:rsidRDefault="00EE1CBD" w:rsidP="00EE1CBD">
            <w:pPr>
              <w:spacing w:line="480" w:lineRule="auto"/>
              <w:jc w:val="center"/>
              <w:rPr>
                <w:rFonts w:ascii="Times New Roman" w:hAnsi="Times New Roman" w:cs="Times New Roman"/>
                <w:sz w:val="18"/>
                <w:szCs w:val="18"/>
              </w:rPr>
            </w:pPr>
            <w:r w:rsidRPr="00944F86">
              <w:rPr>
                <w:rFonts w:ascii="Times New Roman" w:hAnsi="Times New Roman" w:cs="Times New Roman"/>
                <w:color w:val="000000"/>
                <w:sz w:val="18"/>
                <w:szCs w:val="18"/>
              </w:rPr>
              <w:t>0 (0%)</w:t>
            </w:r>
          </w:p>
        </w:tc>
        <w:tc>
          <w:tcPr>
            <w:tcW w:w="1385" w:type="dxa"/>
            <w:vAlign w:val="bottom"/>
          </w:tcPr>
          <w:p w14:paraId="42A3925A" w14:textId="180D39BD" w:rsidR="00EE1CBD" w:rsidRPr="00EE1CBD" w:rsidRDefault="00EE1CBD" w:rsidP="00EE1CBD">
            <w:pPr>
              <w:spacing w:line="480" w:lineRule="auto"/>
              <w:jc w:val="center"/>
              <w:rPr>
                <w:rFonts w:ascii="Times New Roman" w:hAnsi="Times New Roman" w:cs="Times New Roman"/>
                <w:sz w:val="18"/>
                <w:szCs w:val="18"/>
              </w:rPr>
            </w:pPr>
            <w:r w:rsidRPr="00944F86">
              <w:rPr>
                <w:rFonts w:ascii="Times New Roman" w:hAnsi="Times New Roman" w:cs="Times New Roman"/>
                <w:color w:val="000000"/>
                <w:sz w:val="18"/>
                <w:szCs w:val="18"/>
              </w:rPr>
              <w:t>1 (7%)</w:t>
            </w:r>
          </w:p>
        </w:tc>
        <w:tc>
          <w:tcPr>
            <w:tcW w:w="1312" w:type="dxa"/>
            <w:vAlign w:val="bottom"/>
          </w:tcPr>
          <w:p w14:paraId="18325EE3" w14:textId="10E23D36" w:rsidR="00EE1CBD" w:rsidRPr="00EE1CBD" w:rsidRDefault="00EE1CBD" w:rsidP="00EE1CBD">
            <w:pPr>
              <w:spacing w:line="480" w:lineRule="auto"/>
              <w:jc w:val="center"/>
              <w:rPr>
                <w:rFonts w:ascii="Times New Roman" w:hAnsi="Times New Roman" w:cs="Times New Roman"/>
                <w:sz w:val="18"/>
                <w:szCs w:val="18"/>
              </w:rPr>
            </w:pPr>
            <w:r w:rsidRPr="00944F86">
              <w:rPr>
                <w:rFonts w:ascii="Times New Roman" w:hAnsi="Times New Roman" w:cs="Times New Roman"/>
                <w:color w:val="000000"/>
                <w:sz w:val="18"/>
                <w:szCs w:val="18"/>
              </w:rPr>
              <w:t>1 (5%)</w:t>
            </w:r>
          </w:p>
        </w:tc>
        <w:tc>
          <w:tcPr>
            <w:tcW w:w="1341" w:type="dxa"/>
            <w:vAlign w:val="bottom"/>
          </w:tcPr>
          <w:p w14:paraId="5F6EFC49" w14:textId="6A860C10" w:rsidR="00EE1CBD" w:rsidRPr="00EE1CBD" w:rsidRDefault="00EE1CBD" w:rsidP="00EE1CBD">
            <w:pPr>
              <w:spacing w:line="480" w:lineRule="auto"/>
              <w:jc w:val="center"/>
              <w:rPr>
                <w:rFonts w:ascii="Times New Roman" w:hAnsi="Times New Roman" w:cs="Times New Roman"/>
                <w:sz w:val="18"/>
                <w:szCs w:val="18"/>
              </w:rPr>
            </w:pPr>
            <w:r w:rsidRPr="00664C89">
              <w:rPr>
                <w:rFonts w:ascii="Times New Roman" w:hAnsi="Times New Roman" w:cs="Times New Roman"/>
                <w:color w:val="000000"/>
                <w:sz w:val="18"/>
                <w:szCs w:val="18"/>
              </w:rPr>
              <w:t>1 (5%)</w:t>
            </w:r>
          </w:p>
        </w:tc>
        <w:tc>
          <w:tcPr>
            <w:tcW w:w="1109" w:type="dxa"/>
            <w:vAlign w:val="bottom"/>
          </w:tcPr>
          <w:p w14:paraId="3FD163D9" w14:textId="71E6252E" w:rsidR="00EE1CBD" w:rsidRPr="00EE1CBD" w:rsidRDefault="00EE1CBD" w:rsidP="00EE1CBD">
            <w:pPr>
              <w:spacing w:line="480" w:lineRule="auto"/>
              <w:jc w:val="center"/>
              <w:rPr>
                <w:rFonts w:ascii="Times New Roman" w:hAnsi="Times New Roman" w:cs="Times New Roman"/>
                <w:sz w:val="18"/>
                <w:szCs w:val="18"/>
              </w:rPr>
            </w:pPr>
            <w:r w:rsidRPr="00664C89">
              <w:rPr>
                <w:rFonts w:ascii="Times New Roman" w:hAnsi="Times New Roman" w:cs="Times New Roman"/>
                <w:color w:val="000000"/>
                <w:sz w:val="18"/>
                <w:szCs w:val="18"/>
              </w:rPr>
              <w:t>1 (5%)</w:t>
            </w:r>
          </w:p>
        </w:tc>
      </w:tr>
      <w:tr w:rsidR="00EE1CBD" w:rsidRPr="000219C2" w14:paraId="2199E296" w14:textId="77777777" w:rsidTr="00751581">
        <w:tc>
          <w:tcPr>
            <w:tcW w:w="2421" w:type="dxa"/>
            <w:vAlign w:val="center"/>
          </w:tcPr>
          <w:p w14:paraId="70382FE4" w14:textId="40B623C1"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Roots, tubers or starchy roots</w:t>
            </w:r>
          </w:p>
        </w:tc>
        <w:tc>
          <w:tcPr>
            <w:tcW w:w="1384" w:type="dxa"/>
            <w:vAlign w:val="bottom"/>
          </w:tcPr>
          <w:p w14:paraId="3692423A" w14:textId="06089246" w:rsidR="00EE1CBD" w:rsidRPr="00EE1CBD" w:rsidRDefault="00EE1CBD" w:rsidP="00EE1CBD">
            <w:pPr>
              <w:spacing w:line="480" w:lineRule="auto"/>
              <w:jc w:val="center"/>
              <w:rPr>
                <w:rFonts w:ascii="Times New Roman" w:hAnsi="Times New Roman" w:cs="Times New Roman"/>
                <w:sz w:val="18"/>
                <w:szCs w:val="18"/>
              </w:rPr>
            </w:pPr>
            <w:r w:rsidRPr="00664C89">
              <w:rPr>
                <w:rFonts w:ascii="Times New Roman" w:hAnsi="Times New Roman" w:cs="Times New Roman"/>
                <w:color w:val="000000"/>
                <w:sz w:val="18"/>
                <w:szCs w:val="18"/>
              </w:rPr>
              <w:t>5 (24%)</w:t>
            </w:r>
          </w:p>
        </w:tc>
        <w:tc>
          <w:tcPr>
            <w:tcW w:w="1385" w:type="dxa"/>
            <w:vAlign w:val="bottom"/>
          </w:tcPr>
          <w:p w14:paraId="2403836A" w14:textId="4BF23AC2" w:rsidR="00EE1CBD" w:rsidRPr="00EE1CBD" w:rsidRDefault="00EE1CBD" w:rsidP="00EE1CBD">
            <w:pPr>
              <w:spacing w:line="480" w:lineRule="auto"/>
              <w:jc w:val="center"/>
              <w:rPr>
                <w:rFonts w:ascii="Times New Roman" w:hAnsi="Times New Roman" w:cs="Times New Roman"/>
                <w:sz w:val="18"/>
                <w:szCs w:val="18"/>
              </w:rPr>
            </w:pPr>
            <w:r w:rsidRPr="00664C89">
              <w:rPr>
                <w:rFonts w:ascii="Times New Roman" w:hAnsi="Times New Roman" w:cs="Times New Roman"/>
                <w:color w:val="000000"/>
                <w:sz w:val="18"/>
                <w:szCs w:val="18"/>
              </w:rPr>
              <w:t>2 (13%)</w:t>
            </w:r>
          </w:p>
        </w:tc>
        <w:tc>
          <w:tcPr>
            <w:tcW w:w="1312" w:type="dxa"/>
            <w:vAlign w:val="bottom"/>
          </w:tcPr>
          <w:p w14:paraId="35D532E7" w14:textId="6CE82D79" w:rsidR="00EE1CBD" w:rsidRPr="00EE1CBD" w:rsidRDefault="00EE1CBD" w:rsidP="00EE1CBD">
            <w:pPr>
              <w:spacing w:line="480" w:lineRule="auto"/>
              <w:jc w:val="center"/>
              <w:rPr>
                <w:rFonts w:ascii="Times New Roman" w:hAnsi="Times New Roman" w:cs="Times New Roman"/>
                <w:sz w:val="18"/>
                <w:szCs w:val="18"/>
              </w:rPr>
            </w:pPr>
            <w:r w:rsidRPr="00664C89">
              <w:rPr>
                <w:rFonts w:ascii="Times New Roman" w:hAnsi="Times New Roman" w:cs="Times New Roman"/>
                <w:color w:val="000000"/>
                <w:sz w:val="18"/>
                <w:szCs w:val="18"/>
              </w:rPr>
              <w:t>4 (19%)</w:t>
            </w:r>
          </w:p>
        </w:tc>
        <w:tc>
          <w:tcPr>
            <w:tcW w:w="1341" w:type="dxa"/>
            <w:vAlign w:val="bottom"/>
          </w:tcPr>
          <w:p w14:paraId="4F0EA700" w14:textId="366EF34B" w:rsidR="00EE1CBD" w:rsidRPr="00EE1CBD" w:rsidRDefault="00EE1CBD" w:rsidP="00EE1CBD">
            <w:pPr>
              <w:spacing w:line="480" w:lineRule="auto"/>
              <w:jc w:val="center"/>
              <w:rPr>
                <w:rFonts w:ascii="Times New Roman" w:hAnsi="Times New Roman" w:cs="Times New Roman"/>
                <w:sz w:val="18"/>
                <w:szCs w:val="18"/>
              </w:rPr>
            </w:pPr>
            <w:r w:rsidRPr="00664C89">
              <w:rPr>
                <w:rFonts w:ascii="Times New Roman" w:hAnsi="Times New Roman" w:cs="Times New Roman"/>
                <w:color w:val="000000"/>
                <w:sz w:val="18"/>
                <w:szCs w:val="18"/>
              </w:rPr>
              <w:t>1 (5%)</w:t>
            </w:r>
          </w:p>
        </w:tc>
        <w:tc>
          <w:tcPr>
            <w:tcW w:w="1109" w:type="dxa"/>
            <w:vAlign w:val="bottom"/>
          </w:tcPr>
          <w:p w14:paraId="0029981A" w14:textId="551928F5" w:rsidR="00EE1CBD" w:rsidRPr="00EE1CBD" w:rsidRDefault="00EE1CBD" w:rsidP="00EE1CBD">
            <w:pPr>
              <w:spacing w:line="480" w:lineRule="auto"/>
              <w:jc w:val="center"/>
              <w:rPr>
                <w:rFonts w:ascii="Times New Roman" w:hAnsi="Times New Roman" w:cs="Times New Roman"/>
                <w:sz w:val="18"/>
                <w:szCs w:val="18"/>
              </w:rPr>
            </w:pPr>
            <w:r w:rsidRPr="00D50357">
              <w:rPr>
                <w:rFonts w:ascii="Times New Roman" w:hAnsi="Times New Roman" w:cs="Times New Roman"/>
                <w:color w:val="000000"/>
                <w:sz w:val="18"/>
                <w:szCs w:val="18"/>
              </w:rPr>
              <w:t>2 (10%)</w:t>
            </w:r>
          </w:p>
        </w:tc>
      </w:tr>
      <w:tr w:rsidR="00EE1CBD" w:rsidRPr="000219C2" w14:paraId="0DB8E7D6" w14:textId="77777777" w:rsidTr="00751581">
        <w:tc>
          <w:tcPr>
            <w:tcW w:w="2421" w:type="dxa"/>
            <w:vAlign w:val="center"/>
          </w:tcPr>
          <w:p w14:paraId="27965E4C" w14:textId="1298E8FC"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Stimulant</w:t>
            </w:r>
          </w:p>
        </w:tc>
        <w:tc>
          <w:tcPr>
            <w:tcW w:w="1384" w:type="dxa"/>
            <w:vAlign w:val="bottom"/>
          </w:tcPr>
          <w:p w14:paraId="4EAC603A" w14:textId="3D01B482" w:rsidR="00EE1CBD" w:rsidRPr="00EE1CBD" w:rsidRDefault="00EE1CBD" w:rsidP="00EE1CBD">
            <w:pPr>
              <w:spacing w:line="480" w:lineRule="auto"/>
              <w:jc w:val="center"/>
              <w:rPr>
                <w:rFonts w:ascii="Times New Roman" w:hAnsi="Times New Roman" w:cs="Times New Roman"/>
                <w:sz w:val="18"/>
                <w:szCs w:val="18"/>
              </w:rPr>
            </w:pPr>
            <w:r w:rsidRPr="00D50357">
              <w:rPr>
                <w:rFonts w:ascii="Times New Roman" w:hAnsi="Times New Roman" w:cs="Times New Roman"/>
                <w:color w:val="000000"/>
                <w:sz w:val="18"/>
                <w:szCs w:val="18"/>
              </w:rPr>
              <w:t>3 (14%)</w:t>
            </w:r>
          </w:p>
        </w:tc>
        <w:tc>
          <w:tcPr>
            <w:tcW w:w="1385" w:type="dxa"/>
            <w:vAlign w:val="bottom"/>
          </w:tcPr>
          <w:p w14:paraId="45F46A03" w14:textId="47D2FBFB" w:rsidR="00EE1CBD" w:rsidRPr="00EE1CBD" w:rsidRDefault="00EE1CBD" w:rsidP="00EE1CBD">
            <w:pPr>
              <w:spacing w:line="480" w:lineRule="auto"/>
              <w:jc w:val="center"/>
              <w:rPr>
                <w:rFonts w:ascii="Times New Roman" w:hAnsi="Times New Roman" w:cs="Times New Roman"/>
                <w:sz w:val="18"/>
                <w:szCs w:val="18"/>
              </w:rPr>
            </w:pPr>
            <w:r w:rsidRPr="00D50357">
              <w:rPr>
                <w:rFonts w:ascii="Times New Roman" w:hAnsi="Times New Roman" w:cs="Times New Roman"/>
                <w:color w:val="000000"/>
                <w:sz w:val="18"/>
                <w:szCs w:val="18"/>
              </w:rPr>
              <w:t>0 (0%)</w:t>
            </w:r>
          </w:p>
        </w:tc>
        <w:tc>
          <w:tcPr>
            <w:tcW w:w="1312" w:type="dxa"/>
            <w:vAlign w:val="bottom"/>
          </w:tcPr>
          <w:p w14:paraId="4C93BFDE" w14:textId="3EE0D2BD" w:rsidR="00EE1CBD" w:rsidRPr="00EE1CBD" w:rsidRDefault="00EE1CBD" w:rsidP="00EE1CBD">
            <w:pPr>
              <w:spacing w:line="480" w:lineRule="auto"/>
              <w:jc w:val="center"/>
              <w:rPr>
                <w:rFonts w:ascii="Times New Roman" w:hAnsi="Times New Roman" w:cs="Times New Roman"/>
                <w:sz w:val="18"/>
                <w:szCs w:val="18"/>
              </w:rPr>
            </w:pPr>
            <w:r w:rsidRPr="00D50357">
              <w:rPr>
                <w:rFonts w:ascii="Times New Roman" w:hAnsi="Times New Roman" w:cs="Times New Roman"/>
                <w:color w:val="000000"/>
                <w:sz w:val="18"/>
                <w:szCs w:val="18"/>
              </w:rPr>
              <w:t>1.5 (7%)</w:t>
            </w:r>
          </w:p>
        </w:tc>
        <w:tc>
          <w:tcPr>
            <w:tcW w:w="1341" w:type="dxa"/>
            <w:vAlign w:val="bottom"/>
          </w:tcPr>
          <w:p w14:paraId="5B348C20" w14:textId="2B5C8B59" w:rsidR="00EE1CBD" w:rsidRPr="00EE1CBD" w:rsidRDefault="00EE1CBD" w:rsidP="00EE1CBD">
            <w:pPr>
              <w:spacing w:line="480" w:lineRule="auto"/>
              <w:jc w:val="center"/>
              <w:rPr>
                <w:rFonts w:ascii="Times New Roman" w:hAnsi="Times New Roman" w:cs="Times New Roman"/>
                <w:sz w:val="18"/>
                <w:szCs w:val="18"/>
              </w:rPr>
            </w:pPr>
            <w:r w:rsidRPr="0029051C">
              <w:rPr>
                <w:rFonts w:ascii="Times New Roman" w:hAnsi="Times New Roman" w:cs="Times New Roman"/>
                <w:color w:val="000000"/>
                <w:sz w:val="18"/>
                <w:szCs w:val="18"/>
              </w:rPr>
              <w:t>0 (0%)</w:t>
            </w:r>
          </w:p>
        </w:tc>
        <w:tc>
          <w:tcPr>
            <w:tcW w:w="1109" w:type="dxa"/>
            <w:vAlign w:val="bottom"/>
          </w:tcPr>
          <w:p w14:paraId="09F097B9" w14:textId="78295C17" w:rsidR="00EE1CBD" w:rsidRPr="00EE1CBD" w:rsidRDefault="00EE1CBD" w:rsidP="00EE1CBD">
            <w:pPr>
              <w:spacing w:line="480" w:lineRule="auto"/>
              <w:jc w:val="center"/>
              <w:rPr>
                <w:rFonts w:ascii="Times New Roman" w:hAnsi="Times New Roman" w:cs="Times New Roman"/>
                <w:sz w:val="18"/>
                <w:szCs w:val="18"/>
              </w:rPr>
            </w:pPr>
            <w:r w:rsidRPr="0029051C">
              <w:rPr>
                <w:rFonts w:ascii="Times New Roman" w:hAnsi="Times New Roman" w:cs="Times New Roman"/>
                <w:color w:val="000000"/>
                <w:sz w:val="18"/>
                <w:szCs w:val="18"/>
              </w:rPr>
              <w:t>1 (5%)</w:t>
            </w:r>
          </w:p>
        </w:tc>
      </w:tr>
      <w:tr w:rsidR="00EE1CBD" w:rsidRPr="000219C2" w14:paraId="29CC6035" w14:textId="77777777" w:rsidTr="000A6ABF">
        <w:tc>
          <w:tcPr>
            <w:tcW w:w="2421" w:type="dxa"/>
            <w:vAlign w:val="center"/>
          </w:tcPr>
          <w:p w14:paraId="09A2C74D" w14:textId="5E3F7870"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Sugar crops</w:t>
            </w:r>
          </w:p>
        </w:tc>
        <w:tc>
          <w:tcPr>
            <w:tcW w:w="1384" w:type="dxa"/>
            <w:vAlign w:val="bottom"/>
          </w:tcPr>
          <w:p w14:paraId="44C47E2F" w14:textId="34EE4D57" w:rsidR="00EE1CBD" w:rsidRPr="00EE1CBD" w:rsidRDefault="00EE1CBD" w:rsidP="00EE1CBD">
            <w:pPr>
              <w:spacing w:line="480" w:lineRule="auto"/>
              <w:jc w:val="center"/>
              <w:rPr>
                <w:rFonts w:ascii="Times New Roman" w:hAnsi="Times New Roman" w:cs="Times New Roman"/>
                <w:sz w:val="18"/>
                <w:szCs w:val="18"/>
              </w:rPr>
            </w:pPr>
            <w:r w:rsidRPr="0029051C">
              <w:rPr>
                <w:rFonts w:ascii="Times New Roman" w:hAnsi="Times New Roman" w:cs="Times New Roman"/>
                <w:color w:val="000000"/>
                <w:sz w:val="18"/>
                <w:szCs w:val="18"/>
              </w:rPr>
              <w:t>1 (5%)</w:t>
            </w:r>
          </w:p>
        </w:tc>
        <w:tc>
          <w:tcPr>
            <w:tcW w:w="1385" w:type="dxa"/>
            <w:vAlign w:val="bottom"/>
          </w:tcPr>
          <w:p w14:paraId="4129A72B" w14:textId="2960601B" w:rsidR="00EE1CBD" w:rsidRPr="00EE1CBD" w:rsidRDefault="00EE1CBD" w:rsidP="00EE1CBD">
            <w:pPr>
              <w:spacing w:line="480" w:lineRule="auto"/>
              <w:jc w:val="center"/>
              <w:rPr>
                <w:rFonts w:ascii="Times New Roman" w:hAnsi="Times New Roman" w:cs="Times New Roman"/>
                <w:sz w:val="18"/>
                <w:szCs w:val="18"/>
              </w:rPr>
            </w:pPr>
            <w:r w:rsidRPr="0029051C">
              <w:rPr>
                <w:rFonts w:ascii="Times New Roman" w:hAnsi="Times New Roman" w:cs="Times New Roman"/>
                <w:color w:val="000000"/>
                <w:sz w:val="18"/>
                <w:szCs w:val="18"/>
              </w:rPr>
              <w:t>0.5 (3%)</w:t>
            </w:r>
          </w:p>
        </w:tc>
        <w:tc>
          <w:tcPr>
            <w:tcW w:w="1312" w:type="dxa"/>
            <w:vAlign w:val="bottom"/>
          </w:tcPr>
          <w:p w14:paraId="75FEEB25" w14:textId="614FD176" w:rsidR="00EE1CBD" w:rsidRPr="00EE1CBD" w:rsidRDefault="00EE1CBD" w:rsidP="00EE1CBD">
            <w:pPr>
              <w:spacing w:line="480" w:lineRule="auto"/>
              <w:jc w:val="center"/>
              <w:rPr>
                <w:rFonts w:ascii="Times New Roman" w:hAnsi="Times New Roman" w:cs="Times New Roman"/>
                <w:sz w:val="18"/>
                <w:szCs w:val="18"/>
              </w:rPr>
            </w:pPr>
            <w:r w:rsidRPr="0029051C">
              <w:rPr>
                <w:rFonts w:ascii="Times New Roman" w:hAnsi="Times New Roman" w:cs="Times New Roman"/>
                <w:color w:val="000000"/>
                <w:sz w:val="18"/>
                <w:szCs w:val="18"/>
              </w:rPr>
              <w:t>1 (5%)</w:t>
            </w:r>
          </w:p>
        </w:tc>
        <w:tc>
          <w:tcPr>
            <w:tcW w:w="1341" w:type="dxa"/>
            <w:vAlign w:val="bottom"/>
          </w:tcPr>
          <w:p w14:paraId="4F8FD211" w14:textId="10BFFDBF" w:rsidR="00EE1CBD" w:rsidRPr="00EE1CBD" w:rsidRDefault="00EE1CBD" w:rsidP="00EE1CBD">
            <w:pPr>
              <w:spacing w:line="480" w:lineRule="auto"/>
              <w:jc w:val="center"/>
              <w:rPr>
                <w:rFonts w:ascii="Times New Roman" w:hAnsi="Times New Roman" w:cs="Times New Roman"/>
                <w:sz w:val="18"/>
                <w:szCs w:val="18"/>
              </w:rPr>
            </w:pPr>
            <w:r w:rsidRPr="0098125E">
              <w:rPr>
                <w:rFonts w:ascii="Times New Roman" w:hAnsi="Times New Roman" w:cs="Times New Roman"/>
                <w:color w:val="000000"/>
                <w:sz w:val="18"/>
                <w:szCs w:val="18"/>
              </w:rPr>
              <w:t>1 (5%)</w:t>
            </w:r>
          </w:p>
        </w:tc>
        <w:tc>
          <w:tcPr>
            <w:tcW w:w="1109" w:type="dxa"/>
            <w:vAlign w:val="bottom"/>
          </w:tcPr>
          <w:p w14:paraId="5B7AB81B" w14:textId="06345E87" w:rsidR="00EE1CBD" w:rsidRPr="00EE1CBD" w:rsidRDefault="00EE1CBD" w:rsidP="00EE1CBD">
            <w:pPr>
              <w:spacing w:line="480" w:lineRule="auto"/>
              <w:jc w:val="center"/>
              <w:rPr>
                <w:rFonts w:ascii="Times New Roman" w:hAnsi="Times New Roman" w:cs="Times New Roman"/>
                <w:sz w:val="18"/>
                <w:szCs w:val="18"/>
              </w:rPr>
            </w:pPr>
            <w:r w:rsidRPr="0098125E">
              <w:rPr>
                <w:rFonts w:ascii="Times New Roman" w:hAnsi="Times New Roman" w:cs="Times New Roman"/>
                <w:color w:val="000000"/>
                <w:sz w:val="18"/>
                <w:szCs w:val="18"/>
              </w:rPr>
              <w:t>1 (5%)</w:t>
            </w:r>
          </w:p>
        </w:tc>
      </w:tr>
      <w:tr w:rsidR="00EE1CBD" w:rsidRPr="000219C2" w14:paraId="3F12D54A" w14:textId="77777777" w:rsidTr="000A6ABF">
        <w:tc>
          <w:tcPr>
            <w:tcW w:w="2421" w:type="dxa"/>
            <w:tcBorders>
              <w:bottom w:val="single" w:sz="4" w:space="0" w:color="auto"/>
            </w:tcBorders>
            <w:vAlign w:val="center"/>
          </w:tcPr>
          <w:p w14:paraId="2093A194" w14:textId="003AFCC1" w:rsidR="00EE1CBD" w:rsidRPr="000219C2" w:rsidRDefault="00EE1CBD" w:rsidP="00EE1CBD">
            <w:pPr>
              <w:spacing w:line="480" w:lineRule="auto"/>
              <w:rPr>
                <w:rFonts w:ascii="Times New Roman" w:hAnsi="Times New Roman" w:cs="Times New Roman"/>
                <w:sz w:val="18"/>
                <w:szCs w:val="18"/>
              </w:rPr>
            </w:pPr>
            <w:r w:rsidRPr="000219C2">
              <w:rPr>
                <w:rFonts w:ascii="Times New Roman" w:hAnsi="Times New Roman" w:cs="Times New Roman"/>
                <w:sz w:val="18"/>
                <w:szCs w:val="18"/>
              </w:rPr>
              <w:t>Vegetables</w:t>
            </w:r>
          </w:p>
        </w:tc>
        <w:tc>
          <w:tcPr>
            <w:tcW w:w="1384" w:type="dxa"/>
            <w:tcBorders>
              <w:bottom w:val="single" w:sz="4" w:space="0" w:color="auto"/>
            </w:tcBorders>
            <w:vAlign w:val="bottom"/>
          </w:tcPr>
          <w:p w14:paraId="5AAA79D0" w14:textId="5015C673" w:rsidR="00EE1CBD" w:rsidRPr="00EE1CBD" w:rsidRDefault="00EE1CBD" w:rsidP="00EE1CBD">
            <w:pPr>
              <w:spacing w:line="480" w:lineRule="auto"/>
              <w:jc w:val="center"/>
              <w:rPr>
                <w:rFonts w:ascii="Times New Roman" w:hAnsi="Times New Roman" w:cs="Times New Roman"/>
                <w:sz w:val="18"/>
                <w:szCs w:val="18"/>
              </w:rPr>
            </w:pPr>
            <w:r w:rsidRPr="0098125E">
              <w:rPr>
                <w:rFonts w:ascii="Times New Roman" w:hAnsi="Times New Roman" w:cs="Times New Roman"/>
                <w:color w:val="000000"/>
                <w:sz w:val="18"/>
                <w:szCs w:val="18"/>
              </w:rPr>
              <w:t>1 (5%)</w:t>
            </w:r>
          </w:p>
        </w:tc>
        <w:tc>
          <w:tcPr>
            <w:tcW w:w="1385" w:type="dxa"/>
            <w:tcBorders>
              <w:bottom w:val="single" w:sz="4" w:space="0" w:color="auto"/>
            </w:tcBorders>
            <w:vAlign w:val="bottom"/>
          </w:tcPr>
          <w:p w14:paraId="5910129A" w14:textId="7179B9B0" w:rsidR="00EE1CBD" w:rsidRPr="00EE1CBD" w:rsidRDefault="00EE1CBD" w:rsidP="00EE1CBD">
            <w:pPr>
              <w:spacing w:line="480" w:lineRule="auto"/>
              <w:jc w:val="center"/>
              <w:rPr>
                <w:rFonts w:ascii="Times New Roman" w:hAnsi="Times New Roman" w:cs="Times New Roman"/>
                <w:sz w:val="18"/>
                <w:szCs w:val="18"/>
              </w:rPr>
            </w:pPr>
            <w:r w:rsidRPr="00D44D3C">
              <w:rPr>
                <w:rFonts w:ascii="Times New Roman" w:hAnsi="Times New Roman" w:cs="Times New Roman"/>
                <w:color w:val="000000"/>
                <w:sz w:val="18"/>
                <w:szCs w:val="18"/>
              </w:rPr>
              <w:t>0.5 (3%)</w:t>
            </w:r>
          </w:p>
        </w:tc>
        <w:tc>
          <w:tcPr>
            <w:tcW w:w="1312" w:type="dxa"/>
            <w:tcBorders>
              <w:bottom w:val="single" w:sz="4" w:space="0" w:color="auto"/>
            </w:tcBorders>
            <w:vAlign w:val="bottom"/>
          </w:tcPr>
          <w:p w14:paraId="58A68951" w14:textId="100050A9" w:rsidR="00EE1CBD" w:rsidRPr="00EE1CBD" w:rsidRDefault="00EE1CBD" w:rsidP="00EE1CBD">
            <w:pPr>
              <w:spacing w:line="480" w:lineRule="auto"/>
              <w:jc w:val="center"/>
              <w:rPr>
                <w:rFonts w:ascii="Times New Roman" w:hAnsi="Times New Roman" w:cs="Times New Roman"/>
                <w:sz w:val="18"/>
                <w:szCs w:val="18"/>
              </w:rPr>
            </w:pPr>
            <w:r w:rsidRPr="00D44D3C">
              <w:rPr>
                <w:rFonts w:ascii="Times New Roman" w:hAnsi="Times New Roman" w:cs="Times New Roman"/>
                <w:color w:val="000000"/>
                <w:sz w:val="18"/>
                <w:szCs w:val="18"/>
              </w:rPr>
              <w:t>1 (5%)</w:t>
            </w:r>
          </w:p>
        </w:tc>
        <w:tc>
          <w:tcPr>
            <w:tcW w:w="1341" w:type="dxa"/>
            <w:tcBorders>
              <w:bottom w:val="single" w:sz="4" w:space="0" w:color="auto"/>
            </w:tcBorders>
            <w:vAlign w:val="bottom"/>
          </w:tcPr>
          <w:p w14:paraId="07EECD6F" w14:textId="597926E0" w:rsidR="00EE1CBD" w:rsidRPr="00EE1CBD" w:rsidRDefault="00EE1CBD" w:rsidP="00EE1CBD">
            <w:pPr>
              <w:spacing w:line="480" w:lineRule="auto"/>
              <w:jc w:val="center"/>
              <w:rPr>
                <w:rFonts w:ascii="Times New Roman" w:hAnsi="Times New Roman" w:cs="Times New Roman"/>
                <w:sz w:val="18"/>
                <w:szCs w:val="18"/>
              </w:rPr>
            </w:pPr>
            <w:r w:rsidRPr="00D44D3C">
              <w:rPr>
                <w:rFonts w:ascii="Times New Roman" w:hAnsi="Times New Roman" w:cs="Times New Roman"/>
                <w:color w:val="000000"/>
                <w:sz w:val="18"/>
                <w:szCs w:val="18"/>
              </w:rPr>
              <w:t>1 (5%)</w:t>
            </w:r>
          </w:p>
        </w:tc>
        <w:tc>
          <w:tcPr>
            <w:tcW w:w="1109" w:type="dxa"/>
            <w:tcBorders>
              <w:bottom w:val="single" w:sz="4" w:space="0" w:color="auto"/>
            </w:tcBorders>
            <w:vAlign w:val="bottom"/>
          </w:tcPr>
          <w:p w14:paraId="6F4BC91A" w14:textId="0BA48EF2" w:rsidR="00EE1CBD" w:rsidRPr="00EE1CBD" w:rsidRDefault="00EE1CBD" w:rsidP="00EE1CBD">
            <w:pPr>
              <w:spacing w:line="480" w:lineRule="auto"/>
              <w:jc w:val="center"/>
              <w:rPr>
                <w:rFonts w:ascii="Times New Roman" w:hAnsi="Times New Roman" w:cs="Times New Roman"/>
                <w:sz w:val="18"/>
                <w:szCs w:val="18"/>
              </w:rPr>
            </w:pPr>
            <w:r w:rsidRPr="00D44D3C">
              <w:rPr>
                <w:rFonts w:ascii="Times New Roman" w:hAnsi="Times New Roman" w:cs="Times New Roman"/>
                <w:color w:val="000000"/>
                <w:sz w:val="18"/>
                <w:szCs w:val="18"/>
              </w:rPr>
              <w:t>1 (5%)</w:t>
            </w:r>
          </w:p>
        </w:tc>
      </w:tr>
      <w:tr w:rsidR="00D44D3C" w:rsidRPr="000219C2" w14:paraId="7F498518" w14:textId="77777777" w:rsidTr="000A6ABF">
        <w:tc>
          <w:tcPr>
            <w:tcW w:w="2421" w:type="dxa"/>
            <w:tcBorders>
              <w:top w:val="single" w:sz="4" w:space="0" w:color="auto"/>
              <w:bottom w:val="single" w:sz="4" w:space="0" w:color="auto"/>
            </w:tcBorders>
            <w:vAlign w:val="center"/>
          </w:tcPr>
          <w:p w14:paraId="192699E3" w14:textId="26848BF8" w:rsidR="00D44D3C" w:rsidRPr="000219C2" w:rsidRDefault="00D44D3C" w:rsidP="00EE1CBD">
            <w:pPr>
              <w:spacing w:line="480" w:lineRule="auto"/>
              <w:rPr>
                <w:rFonts w:ascii="Times New Roman" w:hAnsi="Times New Roman" w:cs="Times New Roman"/>
                <w:sz w:val="18"/>
                <w:szCs w:val="18"/>
              </w:rPr>
            </w:pPr>
            <w:r>
              <w:rPr>
                <w:rFonts w:ascii="Times New Roman" w:hAnsi="Times New Roman" w:cs="Times New Roman"/>
                <w:sz w:val="18"/>
                <w:szCs w:val="18"/>
              </w:rPr>
              <w:t xml:space="preserve">Total crops </w:t>
            </w:r>
            <w:r w:rsidR="000A6ABF">
              <w:rPr>
                <w:rFonts w:ascii="Times New Roman" w:hAnsi="Times New Roman" w:cs="Times New Roman"/>
                <w:sz w:val="18"/>
                <w:szCs w:val="18"/>
              </w:rPr>
              <w:t>per continent</w:t>
            </w:r>
          </w:p>
        </w:tc>
        <w:tc>
          <w:tcPr>
            <w:tcW w:w="1384" w:type="dxa"/>
            <w:tcBorders>
              <w:top w:val="single" w:sz="4" w:space="0" w:color="auto"/>
              <w:bottom w:val="single" w:sz="4" w:space="0" w:color="auto"/>
            </w:tcBorders>
            <w:vAlign w:val="bottom"/>
          </w:tcPr>
          <w:p w14:paraId="78EA4B84" w14:textId="335A7E78" w:rsidR="00D44D3C" w:rsidRPr="0098125E" w:rsidRDefault="000A6ABF" w:rsidP="00EE1CBD">
            <w:pPr>
              <w:spacing w:line="48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1</w:t>
            </w:r>
          </w:p>
        </w:tc>
        <w:tc>
          <w:tcPr>
            <w:tcW w:w="1385" w:type="dxa"/>
            <w:tcBorders>
              <w:top w:val="single" w:sz="4" w:space="0" w:color="auto"/>
              <w:bottom w:val="single" w:sz="4" w:space="0" w:color="auto"/>
            </w:tcBorders>
            <w:vAlign w:val="bottom"/>
          </w:tcPr>
          <w:p w14:paraId="4F5FEDAE" w14:textId="2A8860C6" w:rsidR="00D44D3C" w:rsidRPr="00D44D3C" w:rsidRDefault="000A6ABF" w:rsidP="00EE1CBD">
            <w:pPr>
              <w:spacing w:line="48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5</w:t>
            </w:r>
          </w:p>
        </w:tc>
        <w:tc>
          <w:tcPr>
            <w:tcW w:w="1312" w:type="dxa"/>
            <w:tcBorders>
              <w:top w:val="single" w:sz="4" w:space="0" w:color="auto"/>
              <w:bottom w:val="single" w:sz="4" w:space="0" w:color="auto"/>
            </w:tcBorders>
            <w:vAlign w:val="bottom"/>
          </w:tcPr>
          <w:p w14:paraId="2E2E0740" w14:textId="773819F0" w:rsidR="00D44D3C" w:rsidRPr="00D44D3C" w:rsidRDefault="000A6ABF" w:rsidP="00EE1CBD">
            <w:pPr>
              <w:spacing w:line="48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1.5</w:t>
            </w:r>
          </w:p>
        </w:tc>
        <w:tc>
          <w:tcPr>
            <w:tcW w:w="1341" w:type="dxa"/>
            <w:tcBorders>
              <w:top w:val="single" w:sz="4" w:space="0" w:color="auto"/>
              <w:bottom w:val="single" w:sz="4" w:space="0" w:color="auto"/>
            </w:tcBorders>
            <w:vAlign w:val="bottom"/>
          </w:tcPr>
          <w:p w14:paraId="36D8F053" w14:textId="56F899AE" w:rsidR="00D44D3C" w:rsidRPr="00D44D3C" w:rsidRDefault="000A6ABF" w:rsidP="00EE1CBD">
            <w:pPr>
              <w:spacing w:line="48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8.5</w:t>
            </w:r>
          </w:p>
        </w:tc>
        <w:tc>
          <w:tcPr>
            <w:tcW w:w="1109" w:type="dxa"/>
            <w:tcBorders>
              <w:top w:val="single" w:sz="4" w:space="0" w:color="auto"/>
              <w:bottom w:val="single" w:sz="4" w:space="0" w:color="auto"/>
            </w:tcBorders>
            <w:vAlign w:val="bottom"/>
          </w:tcPr>
          <w:p w14:paraId="3B888455" w14:textId="57A751DE" w:rsidR="00D44D3C" w:rsidRPr="00D44D3C" w:rsidRDefault="000A6ABF" w:rsidP="00EE1CBD">
            <w:pPr>
              <w:spacing w:line="48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9.5</w:t>
            </w:r>
          </w:p>
        </w:tc>
      </w:tr>
    </w:tbl>
    <w:p w14:paraId="6D43B2EA" w14:textId="77777777" w:rsidR="00247A65" w:rsidRPr="000219C2" w:rsidRDefault="00247A65">
      <w:pPr>
        <w:spacing w:line="480" w:lineRule="auto"/>
        <w:jc w:val="both"/>
        <w:rPr>
          <w:rFonts w:ascii="Times New Roman" w:hAnsi="Times New Roman" w:cs="Times New Roman"/>
          <w:sz w:val="24"/>
          <w:szCs w:val="24"/>
        </w:rPr>
      </w:pPr>
    </w:p>
    <w:p w14:paraId="2CF8E945" w14:textId="2052D8AF" w:rsidR="0043171B" w:rsidRPr="0043171B" w:rsidRDefault="0043171B" w:rsidP="0013019C">
      <w:pPr>
        <w:pStyle w:val="Caption"/>
        <w:keepNext/>
        <w:jc w:val="both"/>
        <w:rPr>
          <w:rFonts w:ascii="Times New Roman" w:hAnsi="Times New Roman" w:cs="Times New Roman"/>
          <w:i w:val="0"/>
          <w:iCs w:val="0"/>
          <w:color w:val="auto"/>
          <w:sz w:val="24"/>
          <w:szCs w:val="24"/>
        </w:rPr>
      </w:pPr>
      <w:bookmarkStart w:id="16" w:name="_Ref216789408"/>
      <w:r w:rsidRPr="0043171B">
        <w:rPr>
          <w:rFonts w:ascii="Times New Roman" w:hAnsi="Times New Roman" w:cs="Times New Roman"/>
          <w:b/>
          <w:bCs/>
          <w:i w:val="0"/>
          <w:iCs w:val="0"/>
          <w:color w:val="auto"/>
          <w:sz w:val="24"/>
          <w:szCs w:val="24"/>
        </w:rPr>
        <w:t xml:space="preserve">Table S </w:t>
      </w:r>
      <w:r w:rsidRPr="0043171B">
        <w:rPr>
          <w:rFonts w:ascii="Times New Roman" w:hAnsi="Times New Roman" w:cs="Times New Roman"/>
          <w:b/>
          <w:bCs/>
          <w:i w:val="0"/>
          <w:iCs w:val="0"/>
          <w:color w:val="auto"/>
          <w:sz w:val="24"/>
          <w:szCs w:val="24"/>
        </w:rPr>
        <w:fldChar w:fldCharType="begin"/>
      </w:r>
      <w:r w:rsidRPr="0043171B">
        <w:rPr>
          <w:rFonts w:ascii="Times New Roman" w:hAnsi="Times New Roman" w:cs="Times New Roman"/>
          <w:b/>
          <w:bCs/>
          <w:i w:val="0"/>
          <w:iCs w:val="0"/>
          <w:color w:val="auto"/>
          <w:sz w:val="24"/>
          <w:szCs w:val="24"/>
        </w:rPr>
        <w:instrText xml:space="preserve"> SEQ Table_S \* ARABIC </w:instrText>
      </w:r>
      <w:r w:rsidRPr="0043171B">
        <w:rPr>
          <w:rFonts w:ascii="Times New Roman" w:hAnsi="Times New Roman" w:cs="Times New Roman"/>
          <w:b/>
          <w:bCs/>
          <w:i w:val="0"/>
          <w:iCs w:val="0"/>
          <w:color w:val="auto"/>
          <w:sz w:val="24"/>
          <w:szCs w:val="24"/>
        </w:rPr>
        <w:fldChar w:fldCharType="separate"/>
      </w:r>
      <w:r w:rsidRPr="0043171B">
        <w:rPr>
          <w:rFonts w:ascii="Times New Roman" w:hAnsi="Times New Roman" w:cs="Times New Roman"/>
          <w:b/>
          <w:bCs/>
          <w:i w:val="0"/>
          <w:iCs w:val="0"/>
          <w:noProof/>
          <w:color w:val="auto"/>
          <w:sz w:val="24"/>
          <w:szCs w:val="24"/>
        </w:rPr>
        <w:t>5</w:t>
      </w:r>
      <w:r w:rsidRPr="0043171B">
        <w:rPr>
          <w:rFonts w:ascii="Times New Roman" w:hAnsi="Times New Roman" w:cs="Times New Roman"/>
          <w:b/>
          <w:bCs/>
          <w:i w:val="0"/>
          <w:iCs w:val="0"/>
          <w:color w:val="auto"/>
          <w:sz w:val="24"/>
          <w:szCs w:val="24"/>
        </w:rPr>
        <w:fldChar w:fldCharType="end"/>
      </w:r>
      <w:bookmarkEnd w:id="16"/>
      <w:r w:rsidRPr="0043171B">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0013019C" w:rsidRPr="0013019C">
        <w:rPr>
          <w:rFonts w:ascii="Times New Roman" w:hAnsi="Times New Roman" w:cs="Times New Roman"/>
          <w:i w:val="0"/>
          <w:iCs w:val="0"/>
          <w:color w:val="auto"/>
          <w:sz w:val="24"/>
          <w:szCs w:val="24"/>
        </w:rPr>
        <w:t xml:space="preserve">Median livestock unit distribution within economic hotspots by continent. Data </w:t>
      </w:r>
      <w:proofErr w:type="gramStart"/>
      <w:r w:rsidR="0013019C" w:rsidRPr="0013019C">
        <w:rPr>
          <w:rFonts w:ascii="Times New Roman" w:hAnsi="Times New Roman" w:cs="Times New Roman"/>
          <w:i w:val="0"/>
          <w:iCs w:val="0"/>
          <w:color w:val="auto"/>
          <w:sz w:val="24"/>
          <w:szCs w:val="24"/>
        </w:rPr>
        <w:t>represent</w:t>
      </w:r>
      <w:proofErr w:type="gramEnd"/>
      <w:r w:rsidR="0013019C" w:rsidRPr="0013019C">
        <w:rPr>
          <w:rFonts w:ascii="Times New Roman" w:hAnsi="Times New Roman" w:cs="Times New Roman"/>
          <w:i w:val="0"/>
          <w:iCs w:val="0"/>
          <w:color w:val="auto"/>
          <w:sz w:val="24"/>
          <w:szCs w:val="24"/>
        </w:rPr>
        <w:t xml:space="preserve"> median LSU and percentage composition per species type.</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551"/>
        <w:gridCol w:w="1551"/>
        <w:gridCol w:w="1550"/>
        <w:gridCol w:w="1551"/>
        <w:gridCol w:w="1549"/>
      </w:tblGrid>
      <w:tr w:rsidR="0020366C" w:rsidRPr="000219C2" w14:paraId="4B6E9DCA" w14:textId="77777777" w:rsidTr="00F03132">
        <w:tc>
          <w:tcPr>
            <w:tcW w:w="1844" w:type="dxa"/>
            <w:tcBorders>
              <w:top w:val="single" w:sz="4" w:space="0" w:color="auto"/>
              <w:bottom w:val="single" w:sz="4" w:space="0" w:color="auto"/>
            </w:tcBorders>
            <w:vAlign w:val="center"/>
          </w:tcPr>
          <w:p w14:paraId="010A9560" w14:textId="077CBC82" w:rsidR="008E1492" w:rsidRPr="000219C2" w:rsidRDefault="008E1492" w:rsidP="0020366C">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Animal/Continent</w:t>
            </w:r>
          </w:p>
        </w:tc>
        <w:tc>
          <w:tcPr>
            <w:tcW w:w="1551" w:type="dxa"/>
            <w:tcBorders>
              <w:top w:val="single" w:sz="4" w:space="0" w:color="auto"/>
              <w:bottom w:val="single" w:sz="4" w:space="0" w:color="auto"/>
            </w:tcBorders>
            <w:vAlign w:val="center"/>
          </w:tcPr>
          <w:p w14:paraId="0E112705" w14:textId="2D18EFB9" w:rsidR="008E1492" w:rsidRPr="000219C2" w:rsidRDefault="008E1492" w:rsidP="0020366C">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North America</w:t>
            </w:r>
          </w:p>
        </w:tc>
        <w:tc>
          <w:tcPr>
            <w:tcW w:w="1551" w:type="dxa"/>
            <w:tcBorders>
              <w:top w:val="single" w:sz="4" w:space="0" w:color="auto"/>
              <w:bottom w:val="single" w:sz="4" w:space="0" w:color="auto"/>
            </w:tcBorders>
            <w:vAlign w:val="center"/>
          </w:tcPr>
          <w:p w14:paraId="4312A590" w14:textId="28FD50EE" w:rsidR="008E1492" w:rsidRPr="000219C2" w:rsidRDefault="008E1492" w:rsidP="0020366C">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South America</w:t>
            </w:r>
          </w:p>
        </w:tc>
        <w:tc>
          <w:tcPr>
            <w:tcW w:w="1550" w:type="dxa"/>
            <w:tcBorders>
              <w:top w:val="single" w:sz="4" w:space="0" w:color="auto"/>
              <w:bottom w:val="single" w:sz="4" w:space="0" w:color="auto"/>
            </w:tcBorders>
            <w:vAlign w:val="center"/>
          </w:tcPr>
          <w:p w14:paraId="3D6653E0" w14:textId="3093157B" w:rsidR="008E1492" w:rsidRPr="000219C2" w:rsidRDefault="008E1492" w:rsidP="0020366C">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Africa</w:t>
            </w:r>
          </w:p>
        </w:tc>
        <w:tc>
          <w:tcPr>
            <w:tcW w:w="1551" w:type="dxa"/>
            <w:tcBorders>
              <w:top w:val="single" w:sz="4" w:space="0" w:color="auto"/>
              <w:bottom w:val="single" w:sz="4" w:space="0" w:color="auto"/>
            </w:tcBorders>
            <w:vAlign w:val="center"/>
          </w:tcPr>
          <w:p w14:paraId="19AC9058" w14:textId="7A4E5138" w:rsidR="008E1492" w:rsidRPr="000219C2" w:rsidRDefault="008E1492" w:rsidP="0020366C">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Europe</w:t>
            </w:r>
          </w:p>
        </w:tc>
        <w:tc>
          <w:tcPr>
            <w:tcW w:w="1549" w:type="dxa"/>
            <w:tcBorders>
              <w:top w:val="single" w:sz="4" w:space="0" w:color="auto"/>
              <w:bottom w:val="single" w:sz="4" w:space="0" w:color="auto"/>
            </w:tcBorders>
            <w:vAlign w:val="center"/>
          </w:tcPr>
          <w:p w14:paraId="0C2A3CE4" w14:textId="092644F9" w:rsidR="008E1492" w:rsidRPr="000219C2" w:rsidRDefault="008E1492" w:rsidP="0020366C">
            <w:pPr>
              <w:spacing w:line="480" w:lineRule="auto"/>
              <w:jc w:val="center"/>
              <w:rPr>
                <w:rFonts w:ascii="Times New Roman" w:hAnsi="Times New Roman" w:cs="Times New Roman"/>
                <w:b/>
                <w:bCs/>
                <w:sz w:val="18"/>
                <w:szCs w:val="18"/>
              </w:rPr>
            </w:pPr>
            <w:r w:rsidRPr="000219C2">
              <w:rPr>
                <w:rFonts w:ascii="Times New Roman" w:hAnsi="Times New Roman" w:cs="Times New Roman"/>
                <w:b/>
                <w:bCs/>
                <w:sz w:val="18"/>
                <w:szCs w:val="18"/>
              </w:rPr>
              <w:t>Asia</w:t>
            </w:r>
          </w:p>
        </w:tc>
      </w:tr>
      <w:tr w:rsidR="00D66CCC" w:rsidRPr="000219C2" w14:paraId="6B9A1862" w14:textId="77777777" w:rsidTr="00F03132">
        <w:tc>
          <w:tcPr>
            <w:tcW w:w="1844" w:type="dxa"/>
            <w:tcBorders>
              <w:top w:val="single" w:sz="4" w:space="0" w:color="auto"/>
            </w:tcBorders>
            <w:vAlign w:val="center"/>
          </w:tcPr>
          <w:p w14:paraId="6DA8399A" w14:textId="0C45B648"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t>Buffaloes</w:t>
            </w:r>
          </w:p>
        </w:tc>
        <w:tc>
          <w:tcPr>
            <w:tcW w:w="1551" w:type="dxa"/>
            <w:tcBorders>
              <w:top w:val="single" w:sz="4" w:space="0" w:color="auto"/>
            </w:tcBorders>
          </w:tcPr>
          <w:p w14:paraId="69B6C660" w14:textId="02C406DE"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0 (0%)</w:t>
            </w:r>
          </w:p>
        </w:tc>
        <w:tc>
          <w:tcPr>
            <w:tcW w:w="1551" w:type="dxa"/>
            <w:tcBorders>
              <w:top w:val="single" w:sz="4" w:space="0" w:color="auto"/>
            </w:tcBorders>
          </w:tcPr>
          <w:p w14:paraId="23E52D6A" w14:textId="6982AE3B"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 (0%)</w:t>
            </w:r>
          </w:p>
        </w:tc>
        <w:tc>
          <w:tcPr>
            <w:tcW w:w="1550" w:type="dxa"/>
            <w:tcBorders>
              <w:top w:val="single" w:sz="4" w:space="0" w:color="auto"/>
            </w:tcBorders>
          </w:tcPr>
          <w:p w14:paraId="2A0BFB80" w14:textId="137782DF"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0 (0%)</w:t>
            </w:r>
          </w:p>
        </w:tc>
        <w:tc>
          <w:tcPr>
            <w:tcW w:w="1551" w:type="dxa"/>
            <w:tcBorders>
              <w:top w:val="single" w:sz="4" w:space="0" w:color="auto"/>
            </w:tcBorders>
          </w:tcPr>
          <w:p w14:paraId="28BC159F" w14:textId="3901F3E8"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0 (0%)</w:t>
            </w:r>
          </w:p>
        </w:tc>
        <w:tc>
          <w:tcPr>
            <w:tcW w:w="1549" w:type="dxa"/>
            <w:tcBorders>
              <w:top w:val="single" w:sz="4" w:space="0" w:color="auto"/>
            </w:tcBorders>
          </w:tcPr>
          <w:p w14:paraId="52965079" w14:textId="409798E8"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313 (6.8%)</w:t>
            </w:r>
          </w:p>
        </w:tc>
      </w:tr>
      <w:tr w:rsidR="00D66CCC" w:rsidRPr="000219C2" w14:paraId="1C4D1A1D" w14:textId="77777777" w:rsidTr="00F03132">
        <w:tc>
          <w:tcPr>
            <w:tcW w:w="1844" w:type="dxa"/>
            <w:vAlign w:val="center"/>
          </w:tcPr>
          <w:p w14:paraId="11A64D0F" w14:textId="76407FDC"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t>Cattle</w:t>
            </w:r>
          </w:p>
        </w:tc>
        <w:tc>
          <w:tcPr>
            <w:tcW w:w="1551" w:type="dxa"/>
          </w:tcPr>
          <w:p w14:paraId="33E6E9D4" w14:textId="7964D703"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3343 (81.9%)</w:t>
            </w:r>
          </w:p>
        </w:tc>
        <w:tc>
          <w:tcPr>
            <w:tcW w:w="1551" w:type="dxa"/>
          </w:tcPr>
          <w:p w14:paraId="3CA53864" w14:textId="0F70775D"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3782.5 (99.3%)</w:t>
            </w:r>
          </w:p>
        </w:tc>
        <w:tc>
          <w:tcPr>
            <w:tcW w:w="1550" w:type="dxa"/>
          </w:tcPr>
          <w:p w14:paraId="29712E05" w14:textId="1004EF16"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3761 (93%)</w:t>
            </w:r>
          </w:p>
        </w:tc>
        <w:tc>
          <w:tcPr>
            <w:tcW w:w="1551" w:type="dxa"/>
          </w:tcPr>
          <w:p w14:paraId="75FF398C" w14:textId="249D62C2"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2112 (65.7%)</w:t>
            </w:r>
          </w:p>
        </w:tc>
        <w:tc>
          <w:tcPr>
            <w:tcW w:w="1549" w:type="dxa"/>
          </w:tcPr>
          <w:p w14:paraId="5B4FB7DA" w14:textId="5A05EA37"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338 (29.2%)</w:t>
            </w:r>
          </w:p>
        </w:tc>
      </w:tr>
      <w:tr w:rsidR="00D66CCC" w:rsidRPr="000219C2" w14:paraId="2C8402D2" w14:textId="77777777" w:rsidTr="00F03132">
        <w:tc>
          <w:tcPr>
            <w:tcW w:w="1844" w:type="dxa"/>
            <w:vAlign w:val="center"/>
          </w:tcPr>
          <w:p w14:paraId="54EF7DEF" w14:textId="1B95DE54"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t>Chickens</w:t>
            </w:r>
          </w:p>
        </w:tc>
        <w:tc>
          <w:tcPr>
            <w:tcW w:w="1551" w:type="dxa"/>
          </w:tcPr>
          <w:p w14:paraId="02BF2AE5" w14:textId="782D413C"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259 (6.3%)</w:t>
            </w:r>
          </w:p>
        </w:tc>
        <w:tc>
          <w:tcPr>
            <w:tcW w:w="1551" w:type="dxa"/>
          </w:tcPr>
          <w:p w14:paraId="7ADD4A56" w14:textId="3E8D528F"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4 (0.1%)</w:t>
            </w:r>
          </w:p>
        </w:tc>
        <w:tc>
          <w:tcPr>
            <w:tcW w:w="1550" w:type="dxa"/>
          </w:tcPr>
          <w:p w14:paraId="1679B976" w14:textId="0627FF5B"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56 (1.4%)</w:t>
            </w:r>
          </w:p>
        </w:tc>
        <w:tc>
          <w:tcPr>
            <w:tcW w:w="1551" w:type="dxa"/>
          </w:tcPr>
          <w:p w14:paraId="56CCA3C8" w14:textId="0DB11812"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51 (4.7%)</w:t>
            </w:r>
          </w:p>
        </w:tc>
        <w:tc>
          <w:tcPr>
            <w:tcW w:w="1549" w:type="dxa"/>
          </w:tcPr>
          <w:p w14:paraId="03B4072D" w14:textId="53488ADD"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654 (14.3%)</w:t>
            </w:r>
          </w:p>
        </w:tc>
      </w:tr>
      <w:tr w:rsidR="00D66CCC" w:rsidRPr="000219C2" w14:paraId="6534D14D" w14:textId="77777777" w:rsidTr="00F03132">
        <w:tc>
          <w:tcPr>
            <w:tcW w:w="1844" w:type="dxa"/>
            <w:vAlign w:val="center"/>
          </w:tcPr>
          <w:p w14:paraId="5F6CF1FA" w14:textId="40FA1AEE"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t>Ducks</w:t>
            </w:r>
          </w:p>
        </w:tc>
        <w:tc>
          <w:tcPr>
            <w:tcW w:w="1551" w:type="dxa"/>
          </w:tcPr>
          <w:p w14:paraId="718BECCB" w14:textId="1F635E11"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4 (0.1%)</w:t>
            </w:r>
          </w:p>
        </w:tc>
        <w:tc>
          <w:tcPr>
            <w:tcW w:w="1551" w:type="dxa"/>
          </w:tcPr>
          <w:p w14:paraId="200813F2" w14:textId="5B88DFCA"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0 (0%)</w:t>
            </w:r>
          </w:p>
        </w:tc>
        <w:tc>
          <w:tcPr>
            <w:tcW w:w="1550" w:type="dxa"/>
          </w:tcPr>
          <w:p w14:paraId="70F1E97A" w14:textId="6807DCA5"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 (0%)</w:t>
            </w:r>
          </w:p>
        </w:tc>
        <w:tc>
          <w:tcPr>
            <w:tcW w:w="1551" w:type="dxa"/>
          </w:tcPr>
          <w:p w14:paraId="0B96E0DD" w14:textId="373D823F"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3 (0.1%)</w:t>
            </w:r>
          </w:p>
        </w:tc>
        <w:tc>
          <w:tcPr>
            <w:tcW w:w="1549" w:type="dxa"/>
          </w:tcPr>
          <w:p w14:paraId="363D355C" w14:textId="26F4960E"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53 (1.2%)</w:t>
            </w:r>
          </w:p>
        </w:tc>
      </w:tr>
      <w:tr w:rsidR="00D66CCC" w:rsidRPr="000219C2" w14:paraId="2B0BBE4E" w14:textId="77777777" w:rsidTr="00F03132">
        <w:tc>
          <w:tcPr>
            <w:tcW w:w="1844" w:type="dxa"/>
            <w:vAlign w:val="center"/>
          </w:tcPr>
          <w:p w14:paraId="364E70BB" w14:textId="58BE9DFB"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t>Goats</w:t>
            </w:r>
          </w:p>
        </w:tc>
        <w:tc>
          <w:tcPr>
            <w:tcW w:w="1551" w:type="dxa"/>
          </w:tcPr>
          <w:p w14:paraId="7A479623" w14:textId="4DE4BD14"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41 (1%)</w:t>
            </w:r>
          </w:p>
        </w:tc>
        <w:tc>
          <w:tcPr>
            <w:tcW w:w="1551" w:type="dxa"/>
          </w:tcPr>
          <w:p w14:paraId="2757C59C" w14:textId="51979E23"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 (0%)</w:t>
            </w:r>
          </w:p>
        </w:tc>
        <w:tc>
          <w:tcPr>
            <w:tcW w:w="1550" w:type="dxa"/>
          </w:tcPr>
          <w:p w14:paraId="6D44C61D" w14:textId="3B22836A"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78 (4.4%)</w:t>
            </w:r>
          </w:p>
        </w:tc>
        <w:tc>
          <w:tcPr>
            <w:tcW w:w="1551" w:type="dxa"/>
          </w:tcPr>
          <w:p w14:paraId="02713B94" w14:textId="06CE6ED0"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2 (0.1%)</w:t>
            </w:r>
          </w:p>
        </w:tc>
        <w:tc>
          <w:tcPr>
            <w:tcW w:w="1549" w:type="dxa"/>
          </w:tcPr>
          <w:p w14:paraId="4D0745C0" w14:textId="232B8B6C"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21 (2.6%)</w:t>
            </w:r>
          </w:p>
        </w:tc>
      </w:tr>
      <w:tr w:rsidR="00D66CCC" w:rsidRPr="000219C2" w14:paraId="07FE7665" w14:textId="77777777" w:rsidTr="00F03132">
        <w:tc>
          <w:tcPr>
            <w:tcW w:w="1844" w:type="dxa"/>
            <w:vAlign w:val="center"/>
          </w:tcPr>
          <w:p w14:paraId="66CE6164" w14:textId="7BBE7C3F"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lastRenderedPageBreak/>
              <w:t>Pigs</w:t>
            </w:r>
          </w:p>
        </w:tc>
        <w:tc>
          <w:tcPr>
            <w:tcW w:w="1551" w:type="dxa"/>
          </w:tcPr>
          <w:p w14:paraId="167B145E" w14:textId="7A1C7FA9"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352 (8.6%)</w:t>
            </w:r>
          </w:p>
        </w:tc>
        <w:tc>
          <w:tcPr>
            <w:tcW w:w="1551" w:type="dxa"/>
          </w:tcPr>
          <w:p w14:paraId="0AC9283A" w14:textId="0121630C"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4.5 (0.4%)</w:t>
            </w:r>
          </w:p>
        </w:tc>
        <w:tc>
          <w:tcPr>
            <w:tcW w:w="1550" w:type="dxa"/>
          </w:tcPr>
          <w:p w14:paraId="6218F6E2" w14:textId="082981F7"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 (0%)</w:t>
            </w:r>
          </w:p>
        </w:tc>
        <w:tc>
          <w:tcPr>
            <w:tcW w:w="1551" w:type="dxa"/>
          </w:tcPr>
          <w:p w14:paraId="72C436AE" w14:textId="12AEA603"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921 (28.6%)</w:t>
            </w:r>
          </w:p>
        </w:tc>
        <w:tc>
          <w:tcPr>
            <w:tcW w:w="1549" w:type="dxa"/>
          </w:tcPr>
          <w:p w14:paraId="6C72B7B4" w14:textId="61DF921D"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2085 (45.6%)</w:t>
            </w:r>
          </w:p>
        </w:tc>
      </w:tr>
      <w:tr w:rsidR="00D66CCC" w:rsidRPr="000219C2" w14:paraId="30579C2F" w14:textId="77777777" w:rsidTr="00F03132">
        <w:tc>
          <w:tcPr>
            <w:tcW w:w="1844" w:type="dxa"/>
            <w:tcBorders>
              <w:bottom w:val="single" w:sz="4" w:space="0" w:color="auto"/>
            </w:tcBorders>
            <w:vAlign w:val="center"/>
          </w:tcPr>
          <w:p w14:paraId="4810B9DD" w14:textId="1A7FE4A6" w:rsidR="00D66CCC" w:rsidRPr="000219C2" w:rsidRDefault="00D66CCC" w:rsidP="00D66CCC">
            <w:pPr>
              <w:spacing w:line="480" w:lineRule="auto"/>
              <w:rPr>
                <w:rFonts w:ascii="Times New Roman" w:hAnsi="Times New Roman" w:cs="Times New Roman"/>
                <w:sz w:val="18"/>
                <w:szCs w:val="18"/>
              </w:rPr>
            </w:pPr>
            <w:r w:rsidRPr="000219C2">
              <w:rPr>
                <w:rFonts w:ascii="Times New Roman" w:hAnsi="Times New Roman" w:cs="Times New Roman"/>
                <w:sz w:val="18"/>
                <w:szCs w:val="18"/>
              </w:rPr>
              <w:t>Sheep</w:t>
            </w:r>
          </w:p>
        </w:tc>
        <w:tc>
          <w:tcPr>
            <w:tcW w:w="1551" w:type="dxa"/>
            <w:tcBorders>
              <w:bottom w:val="single" w:sz="4" w:space="0" w:color="auto"/>
            </w:tcBorders>
          </w:tcPr>
          <w:p w14:paraId="44B71D77" w14:textId="10A5B68E"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82 (2%)</w:t>
            </w:r>
          </w:p>
        </w:tc>
        <w:tc>
          <w:tcPr>
            <w:tcW w:w="1551" w:type="dxa"/>
            <w:tcBorders>
              <w:bottom w:val="single" w:sz="4" w:space="0" w:color="auto"/>
            </w:tcBorders>
          </w:tcPr>
          <w:p w14:paraId="3FF23154" w14:textId="17B474BD"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7.5 (0.2%)</w:t>
            </w:r>
          </w:p>
        </w:tc>
        <w:tc>
          <w:tcPr>
            <w:tcW w:w="1550" w:type="dxa"/>
            <w:tcBorders>
              <w:bottom w:val="single" w:sz="4" w:space="0" w:color="auto"/>
            </w:tcBorders>
          </w:tcPr>
          <w:p w14:paraId="495B27DA" w14:textId="4F6971A2"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49 (1.2%)</w:t>
            </w:r>
          </w:p>
        </w:tc>
        <w:tc>
          <w:tcPr>
            <w:tcW w:w="1551" w:type="dxa"/>
            <w:tcBorders>
              <w:bottom w:val="single" w:sz="4" w:space="0" w:color="auto"/>
            </w:tcBorders>
          </w:tcPr>
          <w:p w14:paraId="4914A2D9" w14:textId="7C3B8CDB"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28 (0.9%)</w:t>
            </w:r>
          </w:p>
        </w:tc>
        <w:tc>
          <w:tcPr>
            <w:tcW w:w="1549" w:type="dxa"/>
            <w:tcBorders>
              <w:bottom w:val="single" w:sz="4" w:space="0" w:color="auto"/>
            </w:tcBorders>
          </w:tcPr>
          <w:p w14:paraId="37B831B4" w14:textId="21F742CE" w:rsidR="00D66CCC" w:rsidRPr="00D66CCC" w:rsidRDefault="00D66CCC" w:rsidP="00D66CCC">
            <w:pPr>
              <w:spacing w:line="480" w:lineRule="auto"/>
              <w:jc w:val="center"/>
              <w:rPr>
                <w:rFonts w:ascii="Times New Roman" w:hAnsi="Times New Roman" w:cs="Times New Roman"/>
                <w:sz w:val="18"/>
                <w:szCs w:val="18"/>
              </w:rPr>
            </w:pPr>
            <w:r w:rsidRPr="00D66CCC">
              <w:rPr>
                <w:rFonts w:ascii="Times New Roman" w:hAnsi="Times New Roman" w:cs="Times New Roman"/>
                <w:sz w:val="18"/>
                <w:szCs w:val="18"/>
              </w:rPr>
              <w:t>11 (0.2%)</w:t>
            </w:r>
          </w:p>
        </w:tc>
      </w:tr>
      <w:tr w:rsidR="0043171B" w:rsidRPr="000219C2" w14:paraId="083CC84F" w14:textId="77777777" w:rsidTr="00F03132">
        <w:tc>
          <w:tcPr>
            <w:tcW w:w="1844" w:type="dxa"/>
            <w:tcBorders>
              <w:top w:val="single" w:sz="4" w:space="0" w:color="auto"/>
              <w:bottom w:val="single" w:sz="4" w:space="0" w:color="auto"/>
            </w:tcBorders>
            <w:vAlign w:val="center"/>
          </w:tcPr>
          <w:p w14:paraId="19D97BFB" w14:textId="12B1C7A1" w:rsidR="0043171B" w:rsidRPr="000219C2" w:rsidRDefault="0043171B" w:rsidP="0043171B">
            <w:pPr>
              <w:spacing w:line="480" w:lineRule="auto"/>
              <w:rPr>
                <w:rFonts w:ascii="Times New Roman" w:hAnsi="Times New Roman" w:cs="Times New Roman"/>
                <w:sz w:val="18"/>
                <w:szCs w:val="18"/>
              </w:rPr>
            </w:pPr>
            <w:r>
              <w:rPr>
                <w:rFonts w:ascii="Times New Roman" w:hAnsi="Times New Roman" w:cs="Times New Roman"/>
                <w:sz w:val="18"/>
                <w:szCs w:val="18"/>
              </w:rPr>
              <w:t>Total LSU per continent</w:t>
            </w:r>
          </w:p>
        </w:tc>
        <w:tc>
          <w:tcPr>
            <w:tcW w:w="1551" w:type="dxa"/>
            <w:tcBorders>
              <w:top w:val="single" w:sz="4" w:space="0" w:color="auto"/>
              <w:bottom w:val="single" w:sz="4" w:space="0" w:color="auto"/>
            </w:tcBorders>
          </w:tcPr>
          <w:p w14:paraId="4776189C" w14:textId="42630651" w:rsidR="0043171B" w:rsidRPr="0043171B" w:rsidRDefault="0043171B" w:rsidP="0043171B">
            <w:pPr>
              <w:spacing w:line="480" w:lineRule="auto"/>
              <w:jc w:val="center"/>
              <w:rPr>
                <w:rFonts w:ascii="Times New Roman" w:hAnsi="Times New Roman" w:cs="Times New Roman"/>
                <w:sz w:val="18"/>
                <w:szCs w:val="18"/>
              </w:rPr>
            </w:pPr>
            <w:r w:rsidRPr="0043171B">
              <w:rPr>
                <w:rFonts w:ascii="Times New Roman" w:hAnsi="Times New Roman" w:cs="Times New Roman"/>
                <w:sz w:val="18"/>
                <w:szCs w:val="18"/>
              </w:rPr>
              <w:t>4081</w:t>
            </w:r>
          </w:p>
        </w:tc>
        <w:tc>
          <w:tcPr>
            <w:tcW w:w="1551" w:type="dxa"/>
            <w:tcBorders>
              <w:top w:val="single" w:sz="4" w:space="0" w:color="auto"/>
              <w:bottom w:val="single" w:sz="4" w:space="0" w:color="auto"/>
            </w:tcBorders>
          </w:tcPr>
          <w:p w14:paraId="189AFD01" w14:textId="6BF638C0" w:rsidR="0043171B" w:rsidRPr="0043171B" w:rsidRDefault="0043171B" w:rsidP="0043171B">
            <w:pPr>
              <w:spacing w:line="480" w:lineRule="auto"/>
              <w:jc w:val="center"/>
              <w:rPr>
                <w:rFonts w:ascii="Times New Roman" w:hAnsi="Times New Roman" w:cs="Times New Roman"/>
                <w:sz w:val="18"/>
                <w:szCs w:val="18"/>
              </w:rPr>
            </w:pPr>
            <w:r w:rsidRPr="0043171B">
              <w:rPr>
                <w:rFonts w:ascii="Times New Roman" w:hAnsi="Times New Roman" w:cs="Times New Roman"/>
                <w:sz w:val="18"/>
                <w:szCs w:val="18"/>
              </w:rPr>
              <w:t>3810.5</w:t>
            </w:r>
          </w:p>
        </w:tc>
        <w:tc>
          <w:tcPr>
            <w:tcW w:w="1550" w:type="dxa"/>
            <w:tcBorders>
              <w:top w:val="single" w:sz="4" w:space="0" w:color="auto"/>
              <w:bottom w:val="single" w:sz="4" w:space="0" w:color="auto"/>
            </w:tcBorders>
          </w:tcPr>
          <w:p w14:paraId="0CE8CB29" w14:textId="5FEC0A18" w:rsidR="0043171B" w:rsidRPr="0043171B" w:rsidRDefault="0043171B" w:rsidP="0043171B">
            <w:pPr>
              <w:spacing w:line="480" w:lineRule="auto"/>
              <w:jc w:val="center"/>
              <w:rPr>
                <w:rFonts w:ascii="Times New Roman" w:hAnsi="Times New Roman" w:cs="Times New Roman"/>
                <w:sz w:val="18"/>
                <w:szCs w:val="18"/>
              </w:rPr>
            </w:pPr>
            <w:r w:rsidRPr="0043171B">
              <w:rPr>
                <w:rFonts w:ascii="Times New Roman" w:hAnsi="Times New Roman" w:cs="Times New Roman"/>
                <w:sz w:val="18"/>
                <w:szCs w:val="18"/>
              </w:rPr>
              <w:t>4046</w:t>
            </w:r>
          </w:p>
        </w:tc>
        <w:tc>
          <w:tcPr>
            <w:tcW w:w="1551" w:type="dxa"/>
            <w:tcBorders>
              <w:top w:val="single" w:sz="4" w:space="0" w:color="auto"/>
              <w:bottom w:val="single" w:sz="4" w:space="0" w:color="auto"/>
            </w:tcBorders>
          </w:tcPr>
          <w:p w14:paraId="59C6956C" w14:textId="7D4C2DBB" w:rsidR="0043171B" w:rsidRPr="0043171B" w:rsidRDefault="0043171B" w:rsidP="0043171B">
            <w:pPr>
              <w:spacing w:line="480" w:lineRule="auto"/>
              <w:jc w:val="center"/>
              <w:rPr>
                <w:rFonts w:ascii="Times New Roman" w:hAnsi="Times New Roman" w:cs="Times New Roman"/>
                <w:sz w:val="18"/>
                <w:szCs w:val="18"/>
              </w:rPr>
            </w:pPr>
            <w:r w:rsidRPr="0043171B">
              <w:rPr>
                <w:rFonts w:ascii="Times New Roman" w:hAnsi="Times New Roman" w:cs="Times New Roman"/>
                <w:sz w:val="18"/>
                <w:szCs w:val="18"/>
              </w:rPr>
              <w:t>3217</w:t>
            </w:r>
          </w:p>
        </w:tc>
        <w:tc>
          <w:tcPr>
            <w:tcW w:w="1549" w:type="dxa"/>
            <w:tcBorders>
              <w:top w:val="single" w:sz="4" w:space="0" w:color="auto"/>
              <w:bottom w:val="single" w:sz="4" w:space="0" w:color="auto"/>
            </w:tcBorders>
          </w:tcPr>
          <w:p w14:paraId="325F2C8C" w14:textId="6E83582A" w:rsidR="0043171B" w:rsidRPr="0043171B" w:rsidRDefault="0043171B" w:rsidP="0043171B">
            <w:pPr>
              <w:spacing w:line="480" w:lineRule="auto"/>
              <w:jc w:val="center"/>
              <w:rPr>
                <w:rFonts w:ascii="Times New Roman" w:hAnsi="Times New Roman" w:cs="Times New Roman"/>
                <w:sz w:val="18"/>
                <w:szCs w:val="18"/>
              </w:rPr>
            </w:pPr>
            <w:r w:rsidRPr="0043171B">
              <w:rPr>
                <w:rFonts w:ascii="Times New Roman" w:hAnsi="Times New Roman" w:cs="Times New Roman"/>
                <w:sz w:val="18"/>
                <w:szCs w:val="18"/>
              </w:rPr>
              <w:t>4575</w:t>
            </w:r>
          </w:p>
        </w:tc>
      </w:tr>
    </w:tbl>
    <w:p w14:paraId="09C578C8" w14:textId="77777777" w:rsidR="00EF3232" w:rsidRPr="000219C2" w:rsidRDefault="00EF3232">
      <w:pPr>
        <w:spacing w:line="480" w:lineRule="auto"/>
        <w:jc w:val="both"/>
        <w:rPr>
          <w:rFonts w:ascii="Times New Roman" w:hAnsi="Times New Roman" w:cs="Times New Roman"/>
          <w:sz w:val="24"/>
          <w:szCs w:val="24"/>
        </w:rPr>
      </w:pPr>
    </w:p>
    <w:p w14:paraId="40590A1B" w14:textId="0E67C320" w:rsidR="00520B19" w:rsidRPr="000219C2" w:rsidRDefault="00F377DD" w:rsidP="00897C1F">
      <w:pPr>
        <w:pStyle w:val="Heading2"/>
        <w:rPr>
          <w:rFonts w:ascii="Times New Roman" w:hAnsi="Times New Roman" w:cs="Times New Roman"/>
          <w:i/>
          <w:iCs/>
          <w:color w:val="auto"/>
          <w:sz w:val="24"/>
          <w:szCs w:val="24"/>
        </w:rPr>
      </w:pPr>
      <w:bookmarkStart w:id="17" w:name="_Ref211841146"/>
      <w:r w:rsidRPr="000219C2">
        <w:rPr>
          <w:rFonts w:ascii="Times New Roman" w:hAnsi="Times New Roman" w:cs="Times New Roman"/>
          <w:i/>
          <w:iCs/>
          <w:color w:val="auto"/>
          <w:sz w:val="24"/>
          <w:szCs w:val="24"/>
        </w:rPr>
        <w:t xml:space="preserve">Food </w:t>
      </w:r>
      <w:r w:rsidR="00A62050" w:rsidRPr="000219C2">
        <w:rPr>
          <w:rFonts w:ascii="Times New Roman" w:hAnsi="Times New Roman" w:cs="Times New Roman"/>
          <w:i/>
          <w:iCs/>
          <w:color w:val="auto"/>
          <w:sz w:val="24"/>
          <w:szCs w:val="24"/>
        </w:rPr>
        <w:t xml:space="preserve">production </w:t>
      </w:r>
      <w:r w:rsidRPr="000219C2">
        <w:rPr>
          <w:rFonts w:ascii="Times New Roman" w:hAnsi="Times New Roman" w:cs="Times New Roman"/>
          <w:i/>
          <w:iCs/>
          <w:color w:val="auto"/>
          <w:sz w:val="24"/>
          <w:szCs w:val="24"/>
        </w:rPr>
        <w:t>and economic value exposure hotspots</w:t>
      </w:r>
      <w:bookmarkEnd w:id="17"/>
    </w:p>
    <w:p w14:paraId="40590A1C" w14:textId="2DCBCA54" w:rsidR="00520B19" w:rsidRPr="000219C2" w:rsidRDefault="0009000A">
      <w:pPr>
        <w:spacing w:line="480" w:lineRule="auto"/>
        <w:jc w:val="both"/>
        <w:rPr>
          <w:rFonts w:ascii="Times New Roman" w:hAnsi="Times New Roman" w:cs="Times New Roman"/>
          <w:sz w:val="24"/>
          <w:szCs w:val="24"/>
        </w:rPr>
      </w:pPr>
      <w:r w:rsidRPr="000219C2">
        <w:rPr>
          <w:rFonts w:ascii="Times New Roman" w:hAnsi="Times New Roman" w:cs="Times New Roman"/>
          <w:sz w:val="24"/>
          <w:szCs w:val="24"/>
        </w:rPr>
        <w:t>Tables provided in separate files.</w:t>
      </w:r>
    </w:p>
    <w:p w14:paraId="40590A1D" w14:textId="77777777" w:rsidR="00520B19" w:rsidRPr="000219C2" w:rsidRDefault="00520B19">
      <w:pPr>
        <w:spacing w:line="480" w:lineRule="auto"/>
        <w:jc w:val="both"/>
        <w:rPr>
          <w:rFonts w:ascii="Times New Roman" w:hAnsi="Times New Roman" w:cs="Times New Roman"/>
          <w:sz w:val="24"/>
          <w:szCs w:val="24"/>
        </w:rPr>
      </w:pPr>
    </w:p>
    <w:p w14:paraId="40590A1E" w14:textId="77777777" w:rsidR="00520B19" w:rsidRPr="0022483C" w:rsidRDefault="00B77BBD" w:rsidP="00571CE1">
      <w:pPr>
        <w:pStyle w:val="Heading1"/>
      </w:pPr>
      <w:r w:rsidRPr="0022483C">
        <w:t>References</w:t>
      </w:r>
    </w:p>
    <w:p w14:paraId="53E25E57" w14:textId="77777777" w:rsidR="00D91413" w:rsidRPr="00D91413" w:rsidRDefault="00B77BBD" w:rsidP="00D91413">
      <w:pPr>
        <w:pStyle w:val="Bibliography"/>
        <w:rPr>
          <w:rFonts w:ascii="Times New Roman" w:hAnsi="Times New Roman" w:cs="Times New Roman"/>
        </w:rPr>
      </w:pPr>
      <w:r w:rsidRPr="000219C2">
        <w:rPr>
          <w:sz w:val="24"/>
          <w:szCs w:val="24"/>
        </w:rPr>
        <w:fldChar w:fldCharType="begin"/>
      </w:r>
      <w:r w:rsidR="00D91413">
        <w:rPr>
          <w:sz w:val="24"/>
          <w:szCs w:val="24"/>
        </w:rPr>
        <w:instrText xml:space="preserve"> ADDIN ZOTERO_BIBL {"uncited":[],"omitted":[],"custom":[]} CSL_BIBLIOGRAPHY </w:instrText>
      </w:r>
      <w:r w:rsidRPr="000219C2">
        <w:rPr>
          <w:sz w:val="24"/>
          <w:szCs w:val="24"/>
        </w:rPr>
        <w:fldChar w:fldCharType="separate"/>
      </w:r>
      <w:r w:rsidR="00D91413" w:rsidRPr="00D91413">
        <w:rPr>
          <w:rFonts w:ascii="Times New Roman" w:hAnsi="Times New Roman" w:cs="Times New Roman"/>
        </w:rPr>
        <w:t>1.</w:t>
      </w:r>
      <w:r w:rsidR="00D91413" w:rsidRPr="00D91413">
        <w:rPr>
          <w:rFonts w:ascii="Times New Roman" w:hAnsi="Times New Roman" w:cs="Times New Roman"/>
        </w:rPr>
        <w:tab/>
        <w:t xml:space="preserve">Joint Research Centre. Phenology dataset. </w:t>
      </w:r>
      <w:r w:rsidR="00D91413" w:rsidRPr="00D91413">
        <w:rPr>
          <w:rFonts w:ascii="Times New Roman" w:hAnsi="Times New Roman" w:cs="Times New Roman"/>
          <w:i/>
          <w:iCs/>
        </w:rPr>
        <w:t>GEO Knowledge Hub</w:t>
      </w:r>
      <w:r w:rsidR="00D91413" w:rsidRPr="00D91413">
        <w:rPr>
          <w:rFonts w:ascii="Times New Roman" w:hAnsi="Times New Roman" w:cs="Times New Roman"/>
        </w:rPr>
        <w:t xml:space="preserve"> https://gkhub.earthobservations.org/records/z92cv-v6s48 (2022).</w:t>
      </w:r>
    </w:p>
    <w:p w14:paraId="2E4A0001" w14:textId="77777777" w:rsidR="00D91413" w:rsidRPr="00D91413" w:rsidRDefault="00D91413" w:rsidP="00D91413">
      <w:pPr>
        <w:pStyle w:val="Bibliography"/>
        <w:rPr>
          <w:rFonts w:ascii="Times New Roman" w:hAnsi="Times New Roman" w:cs="Times New Roman"/>
        </w:rPr>
      </w:pPr>
      <w:r w:rsidRPr="00D91413">
        <w:rPr>
          <w:rFonts w:ascii="Times New Roman" w:hAnsi="Times New Roman" w:cs="Times New Roman"/>
        </w:rPr>
        <w:t>2.</w:t>
      </w:r>
      <w:r w:rsidRPr="00D91413">
        <w:rPr>
          <w:rFonts w:ascii="Times New Roman" w:hAnsi="Times New Roman" w:cs="Times New Roman"/>
        </w:rPr>
        <w:tab/>
        <w:t>Eurostat. Glossary:Livestock unit (LSU). https://ec.europa.eu/eurostat/statistics-explained/index.php?title=Glossary:Livestock_unit_(LSU) (2023).</w:t>
      </w:r>
    </w:p>
    <w:p w14:paraId="67EEFC61" w14:textId="77777777" w:rsidR="00D91413" w:rsidRPr="00D91413" w:rsidRDefault="00D91413" w:rsidP="00D91413">
      <w:pPr>
        <w:pStyle w:val="Bibliography"/>
        <w:rPr>
          <w:rFonts w:ascii="Times New Roman" w:hAnsi="Times New Roman" w:cs="Times New Roman"/>
        </w:rPr>
      </w:pPr>
      <w:r w:rsidRPr="00D91413">
        <w:rPr>
          <w:rFonts w:ascii="Times New Roman" w:hAnsi="Times New Roman" w:cs="Times New Roman"/>
        </w:rPr>
        <w:t>3.</w:t>
      </w:r>
      <w:r w:rsidRPr="00D91413">
        <w:rPr>
          <w:rFonts w:ascii="Times New Roman" w:hAnsi="Times New Roman" w:cs="Times New Roman"/>
        </w:rPr>
        <w:tab/>
        <w:t xml:space="preserve">Ghebrehiwot, A. A. &amp; Kozlov, D. V. Statistical and spatial variability of climate data in the Mareb-Gash river basin in Eritrea. </w:t>
      </w:r>
      <w:r w:rsidRPr="00D91413">
        <w:rPr>
          <w:rFonts w:ascii="Times New Roman" w:hAnsi="Times New Roman" w:cs="Times New Roman"/>
          <w:i/>
          <w:iCs/>
        </w:rPr>
        <w:t>Vestn. MGSU</w:t>
      </w:r>
      <w:r w:rsidRPr="00D91413">
        <w:rPr>
          <w:rFonts w:ascii="Times New Roman" w:hAnsi="Times New Roman" w:cs="Times New Roman"/>
        </w:rPr>
        <w:t xml:space="preserve"> 85–99 (2020) doi:10.22227/1997-0935.2020.1.85-99.</w:t>
      </w:r>
    </w:p>
    <w:p w14:paraId="40590A55" w14:textId="16670148" w:rsidR="00520B19" w:rsidRPr="000219C2" w:rsidRDefault="00B77BBD">
      <w:pPr>
        <w:spacing w:line="480" w:lineRule="auto"/>
        <w:jc w:val="both"/>
        <w:rPr>
          <w:rFonts w:ascii="Times New Roman" w:hAnsi="Times New Roman" w:cs="Times New Roman"/>
          <w:sz w:val="24"/>
          <w:szCs w:val="24"/>
        </w:rPr>
      </w:pPr>
      <w:r w:rsidRPr="000219C2">
        <w:rPr>
          <w:rFonts w:ascii="Times New Roman" w:hAnsi="Times New Roman" w:cs="Times New Roman"/>
          <w:sz w:val="24"/>
          <w:szCs w:val="24"/>
        </w:rPr>
        <w:fldChar w:fldCharType="end"/>
      </w:r>
    </w:p>
    <w:sectPr w:rsidR="00520B19" w:rsidRPr="000219C2">
      <w:headerReference w:type="default" r:id="rId16"/>
      <w:footerReference w:type="default" r:id="rId17"/>
      <w:pgSz w:w="12240" w:h="15840"/>
      <w:pgMar w:top="1440" w:right="1440" w:bottom="1440" w:left="1440" w:header="720" w:footer="72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5FF0DA" w14:textId="77777777" w:rsidR="003B30ED" w:rsidRDefault="003B30ED">
      <w:pPr>
        <w:spacing w:after="0" w:line="240" w:lineRule="auto"/>
      </w:pPr>
      <w:r>
        <w:separator/>
      </w:r>
    </w:p>
  </w:endnote>
  <w:endnote w:type="continuationSeparator" w:id="0">
    <w:p w14:paraId="1D4372AB" w14:textId="77777777" w:rsidR="003B30ED" w:rsidRDefault="003B30ED">
      <w:pPr>
        <w:spacing w:after="0" w:line="240" w:lineRule="auto"/>
      </w:pPr>
      <w:r>
        <w:continuationSeparator/>
      </w:r>
    </w:p>
  </w:endnote>
  <w:endnote w:type="continuationNotice" w:id="1">
    <w:p w14:paraId="7ECD823B" w14:textId="77777777" w:rsidR="003B30ED" w:rsidRDefault="003B30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PingFang SC">
    <w:charset w:val="00"/>
    <w:family w:val="roman"/>
    <w:pitch w:val="default"/>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0865690"/>
      <w:docPartObj>
        <w:docPartGallery w:val="Page Numbers (Bottom of Page)"/>
        <w:docPartUnique/>
      </w:docPartObj>
    </w:sdtPr>
    <w:sdtEndPr/>
    <w:sdtContent>
      <w:p w14:paraId="40590AB9" w14:textId="77777777" w:rsidR="00923824" w:rsidRDefault="00923824">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sdtContent>
  </w:sdt>
  <w:p w14:paraId="40590ABA" w14:textId="77777777" w:rsidR="00923824" w:rsidRDefault="00923824">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3CDB7B" w14:textId="77777777" w:rsidR="003B30ED" w:rsidRDefault="003B30ED">
      <w:pPr>
        <w:spacing w:after="0" w:line="240" w:lineRule="auto"/>
      </w:pPr>
      <w:r>
        <w:separator/>
      </w:r>
    </w:p>
  </w:footnote>
  <w:footnote w:type="continuationSeparator" w:id="0">
    <w:p w14:paraId="25BFB9BD" w14:textId="77777777" w:rsidR="003B30ED" w:rsidRDefault="003B30ED">
      <w:pPr>
        <w:spacing w:after="0" w:line="240" w:lineRule="auto"/>
      </w:pPr>
      <w:r>
        <w:continuationSeparator/>
      </w:r>
    </w:p>
  </w:footnote>
  <w:footnote w:type="continuationNotice" w:id="1">
    <w:p w14:paraId="4AB788D0" w14:textId="77777777" w:rsidR="003B30ED" w:rsidRDefault="003B30E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360" w:type="dxa"/>
      <w:tblLayout w:type="fixed"/>
      <w:tblLook w:val="06A0" w:firstRow="1" w:lastRow="0" w:firstColumn="1" w:lastColumn="0" w:noHBand="1" w:noVBand="1"/>
    </w:tblPr>
    <w:tblGrid>
      <w:gridCol w:w="3120"/>
      <w:gridCol w:w="3120"/>
      <w:gridCol w:w="3120"/>
    </w:tblGrid>
    <w:tr w:rsidR="00923824" w14:paraId="40590AB6" w14:textId="77777777">
      <w:trPr>
        <w:trHeight w:val="300"/>
      </w:trPr>
      <w:tc>
        <w:tcPr>
          <w:tcW w:w="3120" w:type="dxa"/>
        </w:tcPr>
        <w:p w14:paraId="40590AB3" w14:textId="77777777" w:rsidR="00923824" w:rsidRDefault="00923824">
          <w:pPr>
            <w:pStyle w:val="Header"/>
            <w:widowControl w:val="0"/>
            <w:ind w:left="-115"/>
          </w:pPr>
        </w:p>
      </w:tc>
      <w:tc>
        <w:tcPr>
          <w:tcW w:w="3120" w:type="dxa"/>
        </w:tcPr>
        <w:p w14:paraId="40590AB4" w14:textId="77777777" w:rsidR="00923824" w:rsidRDefault="00923824">
          <w:pPr>
            <w:pStyle w:val="Header"/>
            <w:widowControl w:val="0"/>
            <w:jc w:val="center"/>
          </w:pPr>
        </w:p>
      </w:tc>
      <w:tc>
        <w:tcPr>
          <w:tcW w:w="3120" w:type="dxa"/>
        </w:tcPr>
        <w:p w14:paraId="40590AB5" w14:textId="77777777" w:rsidR="00923824" w:rsidRDefault="00923824">
          <w:pPr>
            <w:pStyle w:val="Header"/>
            <w:widowControl w:val="0"/>
            <w:ind w:right="-115"/>
            <w:jc w:val="right"/>
          </w:pPr>
        </w:p>
      </w:tc>
    </w:tr>
  </w:tbl>
  <w:p w14:paraId="40590AB7" w14:textId="77777777" w:rsidR="00923824" w:rsidRDefault="00923824">
    <w:pPr>
      <w:pStyle w:val="Header"/>
    </w:pPr>
  </w:p>
  <w:p w14:paraId="40590AB8" w14:textId="77777777" w:rsidR="00923824" w:rsidRDefault="0092382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442EF1"/>
    <w:multiLevelType w:val="multilevel"/>
    <w:tmpl w:val="1FB6E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C90F3E"/>
    <w:multiLevelType w:val="multilevel"/>
    <w:tmpl w:val="F48073CE"/>
    <w:lvl w:ilvl="0">
      <w:start w:val="4"/>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353B529F"/>
    <w:multiLevelType w:val="multilevel"/>
    <w:tmpl w:val="BEC8AEF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1276DFB"/>
    <w:multiLevelType w:val="hybridMultilevel"/>
    <w:tmpl w:val="07E42E9E"/>
    <w:lvl w:ilvl="0" w:tplc="EF24E82C">
      <w:start w:val="1"/>
      <w:numFmt w:val="decimal"/>
      <w:lvlText w:val="%1."/>
      <w:lvlJc w:val="left"/>
      <w:pPr>
        <w:ind w:left="1020" w:hanging="360"/>
      </w:pPr>
    </w:lvl>
    <w:lvl w:ilvl="1" w:tplc="6CFECE6A">
      <w:start w:val="1"/>
      <w:numFmt w:val="decimal"/>
      <w:lvlText w:val="%2."/>
      <w:lvlJc w:val="left"/>
      <w:pPr>
        <w:ind w:left="1020" w:hanging="360"/>
      </w:pPr>
    </w:lvl>
    <w:lvl w:ilvl="2" w:tplc="492EFCDC">
      <w:start w:val="1"/>
      <w:numFmt w:val="decimal"/>
      <w:lvlText w:val="%3."/>
      <w:lvlJc w:val="left"/>
      <w:pPr>
        <w:ind w:left="1020" w:hanging="360"/>
      </w:pPr>
    </w:lvl>
    <w:lvl w:ilvl="3" w:tplc="27CC42EE">
      <w:start w:val="1"/>
      <w:numFmt w:val="decimal"/>
      <w:lvlText w:val="%4."/>
      <w:lvlJc w:val="left"/>
      <w:pPr>
        <w:ind w:left="1020" w:hanging="360"/>
      </w:pPr>
    </w:lvl>
    <w:lvl w:ilvl="4" w:tplc="261EC4BC">
      <w:start w:val="1"/>
      <w:numFmt w:val="decimal"/>
      <w:lvlText w:val="%5."/>
      <w:lvlJc w:val="left"/>
      <w:pPr>
        <w:ind w:left="1020" w:hanging="360"/>
      </w:pPr>
    </w:lvl>
    <w:lvl w:ilvl="5" w:tplc="159ECF66">
      <w:start w:val="1"/>
      <w:numFmt w:val="decimal"/>
      <w:lvlText w:val="%6."/>
      <w:lvlJc w:val="left"/>
      <w:pPr>
        <w:ind w:left="1020" w:hanging="360"/>
      </w:pPr>
    </w:lvl>
    <w:lvl w:ilvl="6" w:tplc="0DD89528">
      <w:start w:val="1"/>
      <w:numFmt w:val="decimal"/>
      <w:lvlText w:val="%7."/>
      <w:lvlJc w:val="left"/>
      <w:pPr>
        <w:ind w:left="1020" w:hanging="360"/>
      </w:pPr>
    </w:lvl>
    <w:lvl w:ilvl="7" w:tplc="96909D58">
      <w:start w:val="1"/>
      <w:numFmt w:val="decimal"/>
      <w:lvlText w:val="%8."/>
      <w:lvlJc w:val="left"/>
      <w:pPr>
        <w:ind w:left="1020" w:hanging="360"/>
      </w:pPr>
    </w:lvl>
    <w:lvl w:ilvl="8" w:tplc="AEC2C278">
      <w:start w:val="1"/>
      <w:numFmt w:val="decimal"/>
      <w:lvlText w:val="%9."/>
      <w:lvlJc w:val="left"/>
      <w:pPr>
        <w:ind w:left="1020" w:hanging="360"/>
      </w:pPr>
    </w:lvl>
  </w:abstractNum>
  <w:abstractNum w:abstractNumId="4" w15:restartNumberingAfterBreak="0">
    <w:nsid w:val="67FD2085"/>
    <w:multiLevelType w:val="hybridMultilevel"/>
    <w:tmpl w:val="E612C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6912707">
    <w:abstractNumId w:val="1"/>
  </w:num>
  <w:num w:numId="2" w16cid:durableId="1272199584">
    <w:abstractNumId w:val="2"/>
  </w:num>
  <w:num w:numId="3" w16cid:durableId="1816987983">
    <w:abstractNumId w:val="4"/>
  </w:num>
  <w:num w:numId="4" w16cid:durableId="2016640132">
    <w:abstractNumId w:val="3"/>
  </w:num>
  <w:num w:numId="5" w16cid:durableId="498277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2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B19"/>
    <w:rsid w:val="00002535"/>
    <w:rsid w:val="00002784"/>
    <w:rsid w:val="00002B87"/>
    <w:rsid w:val="00002C5E"/>
    <w:rsid w:val="0000386A"/>
    <w:rsid w:val="00004B5D"/>
    <w:rsid w:val="00007761"/>
    <w:rsid w:val="000105F2"/>
    <w:rsid w:val="000123F3"/>
    <w:rsid w:val="0001294D"/>
    <w:rsid w:val="00013002"/>
    <w:rsid w:val="00015811"/>
    <w:rsid w:val="000163A7"/>
    <w:rsid w:val="0001693C"/>
    <w:rsid w:val="000169EF"/>
    <w:rsid w:val="000213C1"/>
    <w:rsid w:val="000219C2"/>
    <w:rsid w:val="00021F9C"/>
    <w:rsid w:val="00023637"/>
    <w:rsid w:val="00023D28"/>
    <w:rsid w:val="00024904"/>
    <w:rsid w:val="00024E28"/>
    <w:rsid w:val="0002579F"/>
    <w:rsid w:val="000258DE"/>
    <w:rsid w:val="00025AAA"/>
    <w:rsid w:val="000274E0"/>
    <w:rsid w:val="00027B01"/>
    <w:rsid w:val="00027EE5"/>
    <w:rsid w:val="00027FD6"/>
    <w:rsid w:val="000303AD"/>
    <w:rsid w:val="00031ADB"/>
    <w:rsid w:val="00031E4B"/>
    <w:rsid w:val="00033660"/>
    <w:rsid w:val="00033732"/>
    <w:rsid w:val="0003468F"/>
    <w:rsid w:val="00037D50"/>
    <w:rsid w:val="000404F0"/>
    <w:rsid w:val="00041BB5"/>
    <w:rsid w:val="00042A3F"/>
    <w:rsid w:val="0004317B"/>
    <w:rsid w:val="0004318D"/>
    <w:rsid w:val="0004409A"/>
    <w:rsid w:val="000450F9"/>
    <w:rsid w:val="000457E1"/>
    <w:rsid w:val="000470DC"/>
    <w:rsid w:val="0005109E"/>
    <w:rsid w:val="00051919"/>
    <w:rsid w:val="00051F62"/>
    <w:rsid w:val="0005384F"/>
    <w:rsid w:val="000547D1"/>
    <w:rsid w:val="000549AA"/>
    <w:rsid w:val="00055345"/>
    <w:rsid w:val="00055449"/>
    <w:rsid w:val="00057A53"/>
    <w:rsid w:val="00057F17"/>
    <w:rsid w:val="00060266"/>
    <w:rsid w:val="00060DB0"/>
    <w:rsid w:val="00060FAC"/>
    <w:rsid w:val="000620D3"/>
    <w:rsid w:val="00063BBA"/>
    <w:rsid w:val="0006431A"/>
    <w:rsid w:val="00064958"/>
    <w:rsid w:val="00065B58"/>
    <w:rsid w:val="00066F4A"/>
    <w:rsid w:val="000678C8"/>
    <w:rsid w:val="00067B69"/>
    <w:rsid w:val="0007106E"/>
    <w:rsid w:val="000735E2"/>
    <w:rsid w:val="00074296"/>
    <w:rsid w:val="000748B7"/>
    <w:rsid w:val="0007590D"/>
    <w:rsid w:val="00076756"/>
    <w:rsid w:val="00077B7C"/>
    <w:rsid w:val="00080A30"/>
    <w:rsid w:val="00081322"/>
    <w:rsid w:val="0008133A"/>
    <w:rsid w:val="000820A1"/>
    <w:rsid w:val="00083BE6"/>
    <w:rsid w:val="000848F8"/>
    <w:rsid w:val="0008493F"/>
    <w:rsid w:val="00084CB7"/>
    <w:rsid w:val="00085B87"/>
    <w:rsid w:val="00085C01"/>
    <w:rsid w:val="0009000A"/>
    <w:rsid w:val="00093C0D"/>
    <w:rsid w:val="000959FB"/>
    <w:rsid w:val="00095DFA"/>
    <w:rsid w:val="00096B2F"/>
    <w:rsid w:val="0009703C"/>
    <w:rsid w:val="00097E3E"/>
    <w:rsid w:val="000A1440"/>
    <w:rsid w:val="000A2A22"/>
    <w:rsid w:val="000A48EE"/>
    <w:rsid w:val="000A6ABF"/>
    <w:rsid w:val="000A7472"/>
    <w:rsid w:val="000A7EA8"/>
    <w:rsid w:val="000B18BD"/>
    <w:rsid w:val="000B3391"/>
    <w:rsid w:val="000B33AA"/>
    <w:rsid w:val="000B3832"/>
    <w:rsid w:val="000B45F7"/>
    <w:rsid w:val="000B510E"/>
    <w:rsid w:val="000B5F71"/>
    <w:rsid w:val="000C213D"/>
    <w:rsid w:val="000C2473"/>
    <w:rsid w:val="000C288C"/>
    <w:rsid w:val="000C454D"/>
    <w:rsid w:val="000C47C5"/>
    <w:rsid w:val="000C4861"/>
    <w:rsid w:val="000C59FF"/>
    <w:rsid w:val="000C5CAC"/>
    <w:rsid w:val="000C5E14"/>
    <w:rsid w:val="000C5EFA"/>
    <w:rsid w:val="000C6635"/>
    <w:rsid w:val="000C7B01"/>
    <w:rsid w:val="000C7CCB"/>
    <w:rsid w:val="000D2C51"/>
    <w:rsid w:val="000D304B"/>
    <w:rsid w:val="000D30FF"/>
    <w:rsid w:val="000D3E0B"/>
    <w:rsid w:val="000D5AE9"/>
    <w:rsid w:val="000D5B5C"/>
    <w:rsid w:val="000D7E2D"/>
    <w:rsid w:val="000E2BCE"/>
    <w:rsid w:val="000E4452"/>
    <w:rsid w:val="000E57FF"/>
    <w:rsid w:val="000E59FE"/>
    <w:rsid w:val="000E657F"/>
    <w:rsid w:val="000E6812"/>
    <w:rsid w:val="000E692D"/>
    <w:rsid w:val="000E6DBF"/>
    <w:rsid w:val="000E7AF8"/>
    <w:rsid w:val="000F06AB"/>
    <w:rsid w:val="000F1F48"/>
    <w:rsid w:val="000F2037"/>
    <w:rsid w:val="000F230D"/>
    <w:rsid w:val="000F2C0B"/>
    <w:rsid w:val="000F3ACD"/>
    <w:rsid w:val="000F4633"/>
    <w:rsid w:val="000F4A01"/>
    <w:rsid w:val="000F4CDA"/>
    <w:rsid w:val="000F78F7"/>
    <w:rsid w:val="00103D7B"/>
    <w:rsid w:val="00103FAF"/>
    <w:rsid w:val="00104C94"/>
    <w:rsid w:val="00106C26"/>
    <w:rsid w:val="00106C3E"/>
    <w:rsid w:val="00107CC5"/>
    <w:rsid w:val="00110B44"/>
    <w:rsid w:val="00111460"/>
    <w:rsid w:val="0011146D"/>
    <w:rsid w:val="001125A4"/>
    <w:rsid w:val="001141AD"/>
    <w:rsid w:val="00116FFE"/>
    <w:rsid w:val="0011703F"/>
    <w:rsid w:val="001201AB"/>
    <w:rsid w:val="00120295"/>
    <w:rsid w:val="00120BD8"/>
    <w:rsid w:val="00121FC7"/>
    <w:rsid w:val="00122E3A"/>
    <w:rsid w:val="001236F7"/>
    <w:rsid w:val="00123FA2"/>
    <w:rsid w:val="00124DBF"/>
    <w:rsid w:val="001267D0"/>
    <w:rsid w:val="00126C42"/>
    <w:rsid w:val="0013019C"/>
    <w:rsid w:val="00130432"/>
    <w:rsid w:val="00131056"/>
    <w:rsid w:val="00131272"/>
    <w:rsid w:val="00132152"/>
    <w:rsid w:val="00133119"/>
    <w:rsid w:val="00133B81"/>
    <w:rsid w:val="001345F7"/>
    <w:rsid w:val="00134A8B"/>
    <w:rsid w:val="00135726"/>
    <w:rsid w:val="00135838"/>
    <w:rsid w:val="001366E5"/>
    <w:rsid w:val="00136E1B"/>
    <w:rsid w:val="00143137"/>
    <w:rsid w:val="0014410D"/>
    <w:rsid w:val="0014434E"/>
    <w:rsid w:val="00144763"/>
    <w:rsid w:val="00144A0A"/>
    <w:rsid w:val="00144C57"/>
    <w:rsid w:val="00144EB0"/>
    <w:rsid w:val="00145705"/>
    <w:rsid w:val="00147A49"/>
    <w:rsid w:val="00147C77"/>
    <w:rsid w:val="00147EC7"/>
    <w:rsid w:val="00151235"/>
    <w:rsid w:val="001517B4"/>
    <w:rsid w:val="00153FA7"/>
    <w:rsid w:val="0015536A"/>
    <w:rsid w:val="00157004"/>
    <w:rsid w:val="001574CD"/>
    <w:rsid w:val="00157E81"/>
    <w:rsid w:val="00160513"/>
    <w:rsid w:val="001613F4"/>
    <w:rsid w:val="001615F9"/>
    <w:rsid w:val="00161832"/>
    <w:rsid w:val="001623A1"/>
    <w:rsid w:val="00162B31"/>
    <w:rsid w:val="001659B8"/>
    <w:rsid w:val="00165F59"/>
    <w:rsid w:val="001678B4"/>
    <w:rsid w:val="00167BC3"/>
    <w:rsid w:val="00170036"/>
    <w:rsid w:val="00170359"/>
    <w:rsid w:val="00171C7B"/>
    <w:rsid w:val="00171CCE"/>
    <w:rsid w:val="0017208D"/>
    <w:rsid w:val="001720EA"/>
    <w:rsid w:val="00172845"/>
    <w:rsid w:val="00173CF0"/>
    <w:rsid w:val="00175B48"/>
    <w:rsid w:val="00177666"/>
    <w:rsid w:val="00177BA2"/>
    <w:rsid w:val="00182B6D"/>
    <w:rsid w:val="00183AB2"/>
    <w:rsid w:val="001872CC"/>
    <w:rsid w:val="00187902"/>
    <w:rsid w:val="00193E61"/>
    <w:rsid w:val="0019435A"/>
    <w:rsid w:val="00194813"/>
    <w:rsid w:val="0019699E"/>
    <w:rsid w:val="00196D34"/>
    <w:rsid w:val="001A0623"/>
    <w:rsid w:val="001A11DA"/>
    <w:rsid w:val="001A2777"/>
    <w:rsid w:val="001A2E73"/>
    <w:rsid w:val="001A42B7"/>
    <w:rsid w:val="001A4679"/>
    <w:rsid w:val="001A4893"/>
    <w:rsid w:val="001A65DA"/>
    <w:rsid w:val="001A73F9"/>
    <w:rsid w:val="001A7C58"/>
    <w:rsid w:val="001B04EB"/>
    <w:rsid w:val="001B0ACE"/>
    <w:rsid w:val="001B221C"/>
    <w:rsid w:val="001B2257"/>
    <w:rsid w:val="001B2430"/>
    <w:rsid w:val="001B46F9"/>
    <w:rsid w:val="001B4760"/>
    <w:rsid w:val="001C0113"/>
    <w:rsid w:val="001C0C4E"/>
    <w:rsid w:val="001C0E8C"/>
    <w:rsid w:val="001C156B"/>
    <w:rsid w:val="001C2DC6"/>
    <w:rsid w:val="001C4661"/>
    <w:rsid w:val="001C5250"/>
    <w:rsid w:val="001C564B"/>
    <w:rsid w:val="001C6BBD"/>
    <w:rsid w:val="001C6C3B"/>
    <w:rsid w:val="001C7553"/>
    <w:rsid w:val="001C78F7"/>
    <w:rsid w:val="001D0743"/>
    <w:rsid w:val="001D25DA"/>
    <w:rsid w:val="001D2785"/>
    <w:rsid w:val="001D3AEC"/>
    <w:rsid w:val="001D4BFB"/>
    <w:rsid w:val="001D597C"/>
    <w:rsid w:val="001D5A3B"/>
    <w:rsid w:val="001D6373"/>
    <w:rsid w:val="001D71F4"/>
    <w:rsid w:val="001D727A"/>
    <w:rsid w:val="001D7480"/>
    <w:rsid w:val="001E0A51"/>
    <w:rsid w:val="001E1A0C"/>
    <w:rsid w:val="001E1D0F"/>
    <w:rsid w:val="001E33CA"/>
    <w:rsid w:val="001E4B57"/>
    <w:rsid w:val="001E571D"/>
    <w:rsid w:val="001E7E7F"/>
    <w:rsid w:val="001F2510"/>
    <w:rsid w:val="001F2DFC"/>
    <w:rsid w:val="001F6A25"/>
    <w:rsid w:val="001F6E8C"/>
    <w:rsid w:val="001F704E"/>
    <w:rsid w:val="001F7255"/>
    <w:rsid w:val="001F75F7"/>
    <w:rsid w:val="00201139"/>
    <w:rsid w:val="00201547"/>
    <w:rsid w:val="0020191F"/>
    <w:rsid w:val="00201964"/>
    <w:rsid w:val="00202571"/>
    <w:rsid w:val="00202BA6"/>
    <w:rsid w:val="0020366C"/>
    <w:rsid w:val="002041CC"/>
    <w:rsid w:val="00205E7C"/>
    <w:rsid w:val="00206A94"/>
    <w:rsid w:val="00210511"/>
    <w:rsid w:val="002108D5"/>
    <w:rsid w:val="0021189E"/>
    <w:rsid w:val="002133B0"/>
    <w:rsid w:val="00213548"/>
    <w:rsid w:val="00213C7A"/>
    <w:rsid w:val="0021504A"/>
    <w:rsid w:val="0021548F"/>
    <w:rsid w:val="00216E18"/>
    <w:rsid w:val="00217C89"/>
    <w:rsid w:val="0022000E"/>
    <w:rsid w:val="00222F94"/>
    <w:rsid w:val="0022483C"/>
    <w:rsid w:val="00226658"/>
    <w:rsid w:val="00226878"/>
    <w:rsid w:val="0023080F"/>
    <w:rsid w:val="002308BA"/>
    <w:rsid w:val="0023096E"/>
    <w:rsid w:val="0023258D"/>
    <w:rsid w:val="00233144"/>
    <w:rsid w:val="00233A7D"/>
    <w:rsid w:val="00234CDE"/>
    <w:rsid w:val="00235122"/>
    <w:rsid w:val="00235A32"/>
    <w:rsid w:val="00236011"/>
    <w:rsid w:val="00236964"/>
    <w:rsid w:val="002400C0"/>
    <w:rsid w:val="002444F6"/>
    <w:rsid w:val="00244A14"/>
    <w:rsid w:val="00244B68"/>
    <w:rsid w:val="002467BC"/>
    <w:rsid w:val="00246A45"/>
    <w:rsid w:val="00246B50"/>
    <w:rsid w:val="00247A65"/>
    <w:rsid w:val="002501D5"/>
    <w:rsid w:val="00251126"/>
    <w:rsid w:val="00253674"/>
    <w:rsid w:val="00253B33"/>
    <w:rsid w:val="00254677"/>
    <w:rsid w:val="002561AE"/>
    <w:rsid w:val="00256B76"/>
    <w:rsid w:val="0026245F"/>
    <w:rsid w:val="002642BE"/>
    <w:rsid w:val="00264DEA"/>
    <w:rsid w:val="00264F38"/>
    <w:rsid w:val="00267304"/>
    <w:rsid w:val="00270C5B"/>
    <w:rsid w:val="00272499"/>
    <w:rsid w:val="00274869"/>
    <w:rsid w:val="00275AD0"/>
    <w:rsid w:val="0028398B"/>
    <w:rsid w:val="00283DFC"/>
    <w:rsid w:val="00283F81"/>
    <w:rsid w:val="002867A8"/>
    <w:rsid w:val="0028694A"/>
    <w:rsid w:val="00286D34"/>
    <w:rsid w:val="002872C9"/>
    <w:rsid w:val="002901E5"/>
    <w:rsid w:val="0029051C"/>
    <w:rsid w:val="00292514"/>
    <w:rsid w:val="00293402"/>
    <w:rsid w:val="00293FDA"/>
    <w:rsid w:val="002949ED"/>
    <w:rsid w:val="00294DD7"/>
    <w:rsid w:val="002951AF"/>
    <w:rsid w:val="00295F70"/>
    <w:rsid w:val="002971FB"/>
    <w:rsid w:val="00297DD0"/>
    <w:rsid w:val="00297EA6"/>
    <w:rsid w:val="002A10D9"/>
    <w:rsid w:val="002A49FB"/>
    <w:rsid w:val="002A568F"/>
    <w:rsid w:val="002A68B9"/>
    <w:rsid w:val="002A6B2A"/>
    <w:rsid w:val="002A7456"/>
    <w:rsid w:val="002A797D"/>
    <w:rsid w:val="002B0172"/>
    <w:rsid w:val="002B11EB"/>
    <w:rsid w:val="002B1D8E"/>
    <w:rsid w:val="002B1DE0"/>
    <w:rsid w:val="002B26D3"/>
    <w:rsid w:val="002B2F9D"/>
    <w:rsid w:val="002B3EF4"/>
    <w:rsid w:val="002B4B1D"/>
    <w:rsid w:val="002B53CD"/>
    <w:rsid w:val="002B5E81"/>
    <w:rsid w:val="002B623A"/>
    <w:rsid w:val="002C028C"/>
    <w:rsid w:val="002C070F"/>
    <w:rsid w:val="002C1013"/>
    <w:rsid w:val="002C2155"/>
    <w:rsid w:val="002C22F5"/>
    <w:rsid w:val="002C4419"/>
    <w:rsid w:val="002C4536"/>
    <w:rsid w:val="002C5593"/>
    <w:rsid w:val="002C55E6"/>
    <w:rsid w:val="002C5729"/>
    <w:rsid w:val="002C5E33"/>
    <w:rsid w:val="002C650A"/>
    <w:rsid w:val="002C66A4"/>
    <w:rsid w:val="002C6F37"/>
    <w:rsid w:val="002C7534"/>
    <w:rsid w:val="002C7960"/>
    <w:rsid w:val="002C7D7D"/>
    <w:rsid w:val="002D13B4"/>
    <w:rsid w:val="002D1792"/>
    <w:rsid w:val="002D1E4B"/>
    <w:rsid w:val="002D2189"/>
    <w:rsid w:val="002D24C4"/>
    <w:rsid w:val="002D277F"/>
    <w:rsid w:val="002D3620"/>
    <w:rsid w:val="002D497E"/>
    <w:rsid w:val="002D4FAD"/>
    <w:rsid w:val="002D52FC"/>
    <w:rsid w:val="002D6379"/>
    <w:rsid w:val="002D70BE"/>
    <w:rsid w:val="002D7973"/>
    <w:rsid w:val="002D79D0"/>
    <w:rsid w:val="002E075B"/>
    <w:rsid w:val="002E166E"/>
    <w:rsid w:val="002E2CD2"/>
    <w:rsid w:val="002E3118"/>
    <w:rsid w:val="002E39F4"/>
    <w:rsid w:val="002E3A1F"/>
    <w:rsid w:val="002E4D32"/>
    <w:rsid w:val="002E4F85"/>
    <w:rsid w:val="002E5FE0"/>
    <w:rsid w:val="002E6716"/>
    <w:rsid w:val="002E7A4A"/>
    <w:rsid w:val="002F1B94"/>
    <w:rsid w:val="002F24C8"/>
    <w:rsid w:val="002F27C6"/>
    <w:rsid w:val="002F3D65"/>
    <w:rsid w:val="002F4E3E"/>
    <w:rsid w:val="002F5327"/>
    <w:rsid w:val="002F6585"/>
    <w:rsid w:val="002F77D8"/>
    <w:rsid w:val="003002A3"/>
    <w:rsid w:val="00300D9B"/>
    <w:rsid w:val="003016E1"/>
    <w:rsid w:val="00301A70"/>
    <w:rsid w:val="00302453"/>
    <w:rsid w:val="00302C33"/>
    <w:rsid w:val="00302E95"/>
    <w:rsid w:val="00303302"/>
    <w:rsid w:val="00303494"/>
    <w:rsid w:val="00304B4C"/>
    <w:rsid w:val="00304C4A"/>
    <w:rsid w:val="0030615F"/>
    <w:rsid w:val="00306E1B"/>
    <w:rsid w:val="003076C3"/>
    <w:rsid w:val="00310FC9"/>
    <w:rsid w:val="00312BB3"/>
    <w:rsid w:val="00313F63"/>
    <w:rsid w:val="003142CE"/>
    <w:rsid w:val="003148DE"/>
    <w:rsid w:val="0031746B"/>
    <w:rsid w:val="00317551"/>
    <w:rsid w:val="00321241"/>
    <w:rsid w:val="00322EF4"/>
    <w:rsid w:val="00323CC4"/>
    <w:rsid w:val="00324452"/>
    <w:rsid w:val="00325875"/>
    <w:rsid w:val="00326159"/>
    <w:rsid w:val="0032649D"/>
    <w:rsid w:val="00326542"/>
    <w:rsid w:val="00326D07"/>
    <w:rsid w:val="00327144"/>
    <w:rsid w:val="0032780B"/>
    <w:rsid w:val="00331948"/>
    <w:rsid w:val="00331C3D"/>
    <w:rsid w:val="00335104"/>
    <w:rsid w:val="00335B3B"/>
    <w:rsid w:val="0033626D"/>
    <w:rsid w:val="003369EF"/>
    <w:rsid w:val="00337170"/>
    <w:rsid w:val="003379DE"/>
    <w:rsid w:val="00337CD2"/>
    <w:rsid w:val="003409EF"/>
    <w:rsid w:val="003424F7"/>
    <w:rsid w:val="00343D5A"/>
    <w:rsid w:val="003447EC"/>
    <w:rsid w:val="00345000"/>
    <w:rsid w:val="0034639C"/>
    <w:rsid w:val="00346872"/>
    <w:rsid w:val="00346C80"/>
    <w:rsid w:val="00346E02"/>
    <w:rsid w:val="00347995"/>
    <w:rsid w:val="00347ECC"/>
    <w:rsid w:val="0035086D"/>
    <w:rsid w:val="003509F9"/>
    <w:rsid w:val="00351718"/>
    <w:rsid w:val="00351A0E"/>
    <w:rsid w:val="003521AD"/>
    <w:rsid w:val="003524F9"/>
    <w:rsid w:val="00353831"/>
    <w:rsid w:val="00353BD8"/>
    <w:rsid w:val="00353E00"/>
    <w:rsid w:val="00356A00"/>
    <w:rsid w:val="003578EA"/>
    <w:rsid w:val="0036150C"/>
    <w:rsid w:val="00362E44"/>
    <w:rsid w:val="0036327F"/>
    <w:rsid w:val="0036353E"/>
    <w:rsid w:val="00363B6C"/>
    <w:rsid w:val="003640E0"/>
    <w:rsid w:val="00364768"/>
    <w:rsid w:val="003658E0"/>
    <w:rsid w:val="003710F3"/>
    <w:rsid w:val="00371271"/>
    <w:rsid w:val="0037166D"/>
    <w:rsid w:val="00372BBE"/>
    <w:rsid w:val="0037563C"/>
    <w:rsid w:val="00376590"/>
    <w:rsid w:val="00377611"/>
    <w:rsid w:val="00377A3D"/>
    <w:rsid w:val="00377A96"/>
    <w:rsid w:val="00377B34"/>
    <w:rsid w:val="0038096B"/>
    <w:rsid w:val="00380FE1"/>
    <w:rsid w:val="0038240A"/>
    <w:rsid w:val="003827A9"/>
    <w:rsid w:val="00383060"/>
    <w:rsid w:val="0038315E"/>
    <w:rsid w:val="00383B96"/>
    <w:rsid w:val="00384BAF"/>
    <w:rsid w:val="003854C8"/>
    <w:rsid w:val="00386C9A"/>
    <w:rsid w:val="00386E29"/>
    <w:rsid w:val="003874B5"/>
    <w:rsid w:val="0038793C"/>
    <w:rsid w:val="00390554"/>
    <w:rsid w:val="0039250D"/>
    <w:rsid w:val="003929EE"/>
    <w:rsid w:val="00392F9B"/>
    <w:rsid w:val="003932A6"/>
    <w:rsid w:val="003955EA"/>
    <w:rsid w:val="00397630"/>
    <w:rsid w:val="003A0C72"/>
    <w:rsid w:val="003A17B2"/>
    <w:rsid w:val="003A1BDA"/>
    <w:rsid w:val="003A3544"/>
    <w:rsid w:val="003A3AC7"/>
    <w:rsid w:val="003A3F0D"/>
    <w:rsid w:val="003A45CA"/>
    <w:rsid w:val="003A4F5C"/>
    <w:rsid w:val="003A6372"/>
    <w:rsid w:val="003A63EE"/>
    <w:rsid w:val="003A6A17"/>
    <w:rsid w:val="003B000A"/>
    <w:rsid w:val="003B0BEC"/>
    <w:rsid w:val="003B1B5B"/>
    <w:rsid w:val="003B30ED"/>
    <w:rsid w:val="003B384E"/>
    <w:rsid w:val="003B3BEF"/>
    <w:rsid w:val="003B5D37"/>
    <w:rsid w:val="003B63A2"/>
    <w:rsid w:val="003B66E9"/>
    <w:rsid w:val="003C0769"/>
    <w:rsid w:val="003C1422"/>
    <w:rsid w:val="003C231E"/>
    <w:rsid w:val="003C3B2A"/>
    <w:rsid w:val="003C4D1A"/>
    <w:rsid w:val="003C516D"/>
    <w:rsid w:val="003C548D"/>
    <w:rsid w:val="003C55C3"/>
    <w:rsid w:val="003C6188"/>
    <w:rsid w:val="003C6CE9"/>
    <w:rsid w:val="003D0ABB"/>
    <w:rsid w:val="003D1FEA"/>
    <w:rsid w:val="003D21A2"/>
    <w:rsid w:val="003D3387"/>
    <w:rsid w:val="003D3DB6"/>
    <w:rsid w:val="003D5F38"/>
    <w:rsid w:val="003D7DE6"/>
    <w:rsid w:val="003E1188"/>
    <w:rsid w:val="003E2996"/>
    <w:rsid w:val="003E3CE8"/>
    <w:rsid w:val="003E45B2"/>
    <w:rsid w:val="003E4ABD"/>
    <w:rsid w:val="003E611C"/>
    <w:rsid w:val="003E65BC"/>
    <w:rsid w:val="003F04E2"/>
    <w:rsid w:val="003F0DFF"/>
    <w:rsid w:val="003F176E"/>
    <w:rsid w:val="003F2068"/>
    <w:rsid w:val="003F31B6"/>
    <w:rsid w:val="003F4913"/>
    <w:rsid w:val="003F4F5E"/>
    <w:rsid w:val="003F52C4"/>
    <w:rsid w:val="003F6747"/>
    <w:rsid w:val="003F6894"/>
    <w:rsid w:val="004017FA"/>
    <w:rsid w:val="004019A6"/>
    <w:rsid w:val="00401FB6"/>
    <w:rsid w:val="00402CBC"/>
    <w:rsid w:val="0040326B"/>
    <w:rsid w:val="004033BA"/>
    <w:rsid w:val="00410B6F"/>
    <w:rsid w:val="00411701"/>
    <w:rsid w:val="00412C75"/>
    <w:rsid w:val="00413B8A"/>
    <w:rsid w:val="00414408"/>
    <w:rsid w:val="00414743"/>
    <w:rsid w:val="00414DEE"/>
    <w:rsid w:val="00416386"/>
    <w:rsid w:val="00422567"/>
    <w:rsid w:val="00423C5E"/>
    <w:rsid w:val="004247F2"/>
    <w:rsid w:val="00424CC6"/>
    <w:rsid w:val="00426200"/>
    <w:rsid w:val="00427FCC"/>
    <w:rsid w:val="004314BF"/>
    <w:rsid w:val="0043171B"/>
    <w:rsid w:val="00431DAF"/>
    <w:rsid w:val="004334C6"/>
    <w:rsid w:val="0043481E"/>
    <w:rsid w:val="00435426"/>
    <w:rsid w:val="004372EC"/>
    <w:rsid w:val="00437739"/>
    <w:rsid w:val="00440944"/>
    <w:rsid w:val="00440DCC"/>
    <w:rsid w:val="00441453"/>
    <w:rsid w:val="004420BF"/>
    <w:rsid w:val="00442A1A"/>
    <w:rsid w:val="00443DD1"/>
    <w:rsid w:val="00443E34"/>
    <w:rsid w:val="0044413A"/>
    <w:rsid w:val="004455F5"/>
    <w:rsid w:val="0045094A"/>
    <w:rsid w:val="00452794"/>
    <w:rsid w:val="00453A59"/>
    <w:rsid w:val="00454376"/>
    <w:rsid w:val="00455282"/>
    <w:rsid w:val="00455D84"/>
    <w:rsid w:val="00455E15"/>
    <w:rsid w:val="00456393"/>
    <w:rsid w:val="00460E97"/>
    <w:rsid w:val="00463EE7"/>
    <w:rsid w:val="00464342"/>
    <w:rsid w:val="004655D0"/>
    <w:rsid w:val="004666BD"/>
    <w:rsid w:val="00466E53"/>
    <w:rsid w:val="00471317"/>
    <w:rsid w:val="0047149D"/>
    <w:rsid w:val="004737D1"/>
    <w:rsid w:val="00474253"/>
    <w:rsid w:val="004742A9"/>
    <w:rsid w:val="00476A82"/>
    <w:rsid w:val="00476C36"/>
    <w:rsid w:val="00476FAC"/>
    <w:rsid w:val="00481C57"/>
    <w:rsid w:val="004830C8"/>
    <w:rsid w:val="0048425B"/>
    <w:rsid w:val="004855F8"/>
    <w:rsid w:val="00486BBD"/>
    <w:rsid w:val="00487FBE"/>
    <w:rsid w:val="00487FC1"/>
    <w:rsid w:val="0049052F"/>
    <w:rsid w:val="00490829"/>
    <w:rsid w:val="00490E47"/>
    <w:rsid w:val="00490E7A"/>
    <w:rsid w:val="00491A67"/>
    <w:rsid w:val="00492FCE"/>
    <w:rsid w:val="00493276"/>
    <w:rsid w:val="00494A44"/>
    <w:rsid w:val="00494B7A"/>
    <w:rsid w:val="004952FA"/>
    <w:rsid w:val="004957F4"/>
    <w:rsid w:val="004970BE"/>
    <w:rsid w:val="004971CC"/>
    <w:rsid w:val="00497435"/>
    <w:rsid w:val="00497B3C"/>
    <w:rsid w:val="00497FE6"/>
    <w:rsid w:val="004A1618"/>
    <w:rsid w:val="004A1AE5"/>
    <w:rsid w:val="004A1F40"/>
    <w:rsid w:val="004A248B"/>
    <w:rsid w:val="004A370C"/>
    <w:rsid w:val="004A3A5C"/>
    <w:rsid w:val="004B180C"/>
    <w:rsid w:val="004B1C7D"/>
    <w:rsid w:val="004B21DF"/>
    <w:rsid w:val="004B221C"/>
    <w:rsid w:val="004B233E"/>
    <w:rsid w:val="004B5607"/>
    <w:rsid w:val="004B5A23"/>
    <w:rsid w:val="004B5ACF"/>
    <w:rsid w:val="004B5E9D"/>
    <w:rsid w:val="004B7578"/>
    <w:rsid w:val="004B7BD8"/>
    <w:rsid w:val="004C02C1"/>
    <w:rsid w:val="004C0BB2"/>
    <w:rsid w:val="004C1232"/>
    <w:rsid w:val="004C215B"/>
    <w:rsid w:val="004C33A7"/>
    <w:rsid w:val="004C379C"/>
    <w:rsid w:val="004C5549"/>
    <w:rsid w:val="004C56C5"/>
    <w:rsid w:val="004C6BAA"/>
    <w:rsid w:val="004C770E"/>
    <w:rsid w:val="004C7D4C"/>
    <w:rsid w:val="004D04D9"/>
    <w:rsid w:val="004D0816"/>
    <w:rsid w:val="004D1484"/>
    <w:rsid w:val="004D201A"/>
    <w:rsid w:val="004D252A"/>
    <w:rsid w:val="004D28C9"/>
    <w:rsid w:val="004D2E0E"/>
    <w:rsid w:val="004D35C8"/>
    <w:rsid w:val="004D3FE1"/>
    <w:rsid w:val="004D4B3E"/>
    <w:rsid w:val="004D57AB"/>
    <w:rsid w:val="004D6DFD"/>
    <w:rsid w:val="004E13CC"/>
    <w:rsid w:val="004E18EE"/>
    <w:rsid w:val="004E203E"/>
    <w:rsid w:val="004E3768"/>
    <w:rsid w:val="004E3E2D"/>
    <w:rsid w:val="004E4DDA"/>
    <w:rsid w:val="004E668B"/>
    <w:rsid w:val="004E7886"/>
    <w:rsid w:val="004F0537"/>
    <w:rsid w:val="004F19A9"/>
    <w:rsid w:val="004F219A"/>
    <w:rsid w:val="004F22DD"/>
    <w:rsid w:val="004F42DC"/>
    <w:rsid w:val="004F4D3D"/>
    <w:rsid w:val="004F50A8"/>
    <w:rsid w:val="004F57B2"/>
    <w:rsid w:val="004F5B82"/>
    <w:rsid w:val="004F668A"/>
    <w:rsid w:val="004F710F"/>
    <w:rsid w:val="00500855"/>
    <w:rsid w:val="00500CE2"/>
    <w:rsid w:val="00500F34"/>
    <w:rsid w:val="00501BD2"/>
    <w:rsid w:val="00501D3F"/>
    <w:rsid w:val="005056B7"/>
    <w:rsid w:val="0050676B"/>
    <w:rsid w:val="00511A84"/>
    <w:rsid w:val="005124B7"/>
    <w:rsid w:val="00512D41"/>
    <w:rsid w:val="00513BE3"/>
    <w:rsid w:val="00514643"/>
    <w:rsid w:val="00515285"/>
    <w:rsid w:val="0051535B"/>
    <w:rsid w:val="00515434"/>
    <w:rsid w:val="00516EA8"/>
    <w:rsid w:val="005202BA"/>
    <w:rsid w:val="00520B19"/>
    <w:rsid w:val="0052137E"/>
    <w:rsid w:val="00522366"/>
    <w:rsid w:val="00526B7E"/>
    <w:rsid w:val="00527484"/>
    <w:rsid w:val="00527D63"/>
    <w:rsid w:val="00527FAC"/>
    <w:rsid w:val="005308C1"/>
    <w:rsid w:val="00530D22"/>
    <w:rsid w:val="00531380"/>
    <w:rsid w:val="00531780"/>
    <w:rsid w:val="00531B02"/>
    <w:rsid w:val="00531DFE"/>
    <w:rsid w:val="00532224"/>
    <w:rsid w:val="00532D5C"/>
    <w:rsid w:val="005346E5"/>
    <w:rsid w:val="00534905"/>
    <w:rsid w:val="00534D40"/>
    <w:rsid w:val="00535BBF"/>
    <w:rsid w:val="00536F38"/>
    <w:rsid w:val="00537DF9"/>
    <w:rsid w:val="00543F0E"/>
    <w:rsid w:val="005464B4"/>
    <w:rsid w:val="005468C9"/>
    <w:rsid w:val="00546E73"/>
    <w:rsid w:val="00551B32"/>
    <w:rsid w:val="00554110"/>
    <w:rsid w:val="00554957"/>
    <w:rsid w:val="00555308"/>
    <w:rsid w:val="00557EF4"/>
    <w:rsid w:val="005616D1"/>
    <w:rsid w:val="005640A6"/>
    <w:rsid w:val="005674C3"/>
    <w:rsid w:val="00571CE1"/>
    <w:rsid w:val="005721A9"/>
    <w:rsid w:val="005747D7"/>
    <w:rsid w:val="00575D97"/>
    <w:rsid w:val="00575DF2"/>
    <w:rsid w:val="00581E2F"/>
    <w:rsid w:val="00582037"/>
    <w:rsid w:val="00583B2A"/>
    <w:rsid w:val="00585183"/>
    <w:rsid w:val="00585E3E"/>
    <w:rsid w:val="0058711D"/>
    <w:rsid w:val="005872CB"/>
    <w:rsid w:val="005909EF"/>
    <w:rsid w:val="00590DB5"/>
    <w:rsid w:val="00590FDE"/>
    <w:rsid w:val="0059111E"/>
    <w:rsid w:val="00591620"/>
    <w:rsid w:val="0059233A"/>
    <w:rsid w:val="00593576"/>
    <w:rsid w:val="00593F10"/>
    <w:rsid w:val="00595134"/>
    <w:rsid w:val="0059513A"/>
    <w:rsid w:val="005956CB"/>
    <w:rsid w:val="00595714"/>
    <w:rsid w:val="005961AA"/>
    <w:rsid w:val="005A0C82"/>
    <w:rsid w:val="005A33EC"/>
    <w:rsid w:val="005A3998"/>
    <w:rsid w:val="005A4EF7"/>
    <w:rsid w:val="005A5BA5"/>
    <w:rsid w:val="005A6237"/>
    <w:rsid w:val="005A63CE"/>
    <w:rsid w:val="005A6C1A"/>
    <w:rsid w:val="005A6FA3"/>
    <w:rsid w:val="005A76B6"/>
    <w:rsid w:val="005A7F44"/>
    <w:rsid w:val="005B243D"/>
    <w:rsid w:val="005B2C5D"/>
    <w:rsid w:val="005B4023"/>
    <w:rsid w:val="005B5289"/>
    <w:rsid w:val="005B6114"/>
    <w:rsid w:val="005B7DA2"/>
    <w:rsid w:val="005C058F"/>
    <w:rsid w:val="005C07B8"/>
    <w:rsid w:val="005C0BB6"/>
    <w:rsid w:val="005C10D4"/>
    <w:rsid w:val="005C28B6"/>
    <w:rsid w:val="005C2B6F"/>
    <w:rsid w:val="005C4051"/>
    <w:rsid w:val="005C4BBE"/>
    <w:rsid w:val="005C5A5B"/>
    <w:rsid w:val="005C7B4F"/>
    <w:rsid w:val="005D2293"/>
    <w:rsid w:val="005D77EC"/>
    <w:rsid w:val="005D7DDB"/>
    <w:rsid w:val="005E0BD4"/>
    <w:rsid w:val="005E1393"/>
    <w:rsid w:val="005E267A"/>
    <w:rsid w:val="005E3C62"/>
    <w:rsid w:val="005E448E"/>
    <w:rsid w:val="005E44BE"/>
    <w:rsid w:val="005E528A"/>
    <w:rsid w:val="005E58E7"/>
    <w:rsid w:val="005F02A5"/>
    <w:rsid w:val="005F1FC5"/>
    <w:rsid w:val="005F221F"/>
    <w:rsid w:val="005F2469"/>
    <w:rsid w:val="005F39DE"/>
    <w:rsid w:val="005F465A"/>
    <w:rsid w:val="005F755A"/>
    <w:rsid w:val="006016C8"/>
    <w:rsid w:val="00601A17"/>
    <w:rsid w:val="00602ED8"/>
    <w:rsid w:val="00605196"/>
    <w:rsid w:val="0060781C"/>
    <w:rsid w:val="0061057B"/>
    <w:rsid w:val="00611281"/>
    <w:rsid w:val="00613929"/>
    <w:rsid w:val="00613F27"/>
    <w:rsid w:val="0061671F"/>
    <w:rsid w:val="006170AA"/>
    <w:rsid w:val="006179C6"/>
    <w:rsid w:val="00620BF7"/>
    <w:rsid w:val="00622782"/>
    <w:rsid w:val="00623B2C"/>
    <w:rsid w:val="00624272"/>
    <w:rsid w:val="00626C53"/>
    <w:rsid w:val="00627A6C"/>
    <w:rsid w:val="00631C1C"/>
    <w:rsid w:val="00631F6C"/>
    <w:rsid w:val="00632EEB"/>
    <w:rsid w:val="006336C9"/>
    <w:rsid w:val="00636B5C"/>
    <w:rsid w:val="00637FC2"/>
    <w:rsid w:val="00640DD1"/>
    <w:rsid w:val="006433E6"/>
    <w:rsid w:val="00643B2C"/>
    <w:rsid w:val="00644DA6"/>
    <w:rsid w:val="00647435"/>
    <w:rsid w:val="00650054"/>
    <w:rsid w:val="00652E46"/>
    <w:rsid w:val="006540B6"/>
    <w:rsid w:val="0065649F"/>
    <w:rsid w:val="00660BC7"/>
    <w:rsid w:val="00661AA4"/>
    <w:rsid w:val="00661D97"/>
    <w:rsid w:val="0066355C"/>
    <w:rsid w:val="00663DA0"/>
    <w:rsid w:val="006643A7"/>
    <w:rsid w:val="00664C89"/>
    <w:rsid w:val="006658D2"/>
    <w:rsid w:val="0066636C"/>
    <w:rsid w:val="00666844"/>
    <w:rsid w:val="00667AB3"/>
    <w:rsid w:val="00667C1D"/>
    <w:rsid w:val="00670CF5"/>
    <w:rsid w:val="006713F1"/>
    <w:rsid w:val="006719AC"/>
    <w:rsid w:val="00671E5B"/>
    <w:rsid w:val="0067220D"/>
    <w:rsid w:val="006722D2"/>
    <w:rsid w:val="006724A5"/>
    <w:rsid w:val="00673228"/>
    <w:rsid w:val="00674185"/>
    <w:rsid w:val="00675302"/>
    <w:rsid w:val="00676183"/>
    <w:rsid w:val="0067622D"/>
    <w:rsid w:val="00676E8C"/>
    <w:rsid w:val="006776CC"/>
    <w:rsid w:val="00680761"/>
    <w:rsid w:val="00681F00"/>
    <w:rsid w:val="00683071"/>
    <w:rsid w:val="0068369A"/>
    <w:rsid w:val="00683A70"/>
    <w:rsid w:val="0068548A"/>
    <w:rsid w:val="00686917"/>
    <w:rsid w:val="00687C7C"/>
    <w:rsid w:val="00691767"/>
    <w:rsid w:val="00692F49"/>
    <w:rsid w:val="006939E8"/>
    <w:rsid w:val="0069419A"/>
    <w:rsid w:val="006949C9"/>
    <w:rsid w:val="006952B1"/>
    <w:rsid w:val="00697CAC"/>
    <w:rsid w:val="006A03AE"/>
    <w:rsid w:val="006A0BFA"/>
    <w:rsid w:val="006A1640"/>
    <w:rsid w:val="006A24C4"/>
    <w:rsid w:val="006A4298"/>
    <w:rsid w:val="006A4A24"/>
    <w:rsid w:val="006A5B97"/>
    <w:rsid w:val="006A5C0A"/>
    <w:rsid w:val="006A60C5"/>
    <w:rsid w:val="006A700C"/>
    <w:rsid w:val="006A76FB"/>
    <w:rsid w:val="006A7E07"/>
    <w:rsid w:val="006B2EE4"/>
    <w:rsid w:val="006B3762"/>
    <w:rsid w:val="006B4712"/>
    <w:rsid w:val="006B4B76"/>
    <w:rsid w:val="006B5377"/>
    <w:rsid w:val="006B57D8"/>
    <w:rsid w:val="006B64EC"/>
    <w:rsid w:val="006B7702"/>
    <w:rsid w:val="006B799D"/>
    <w:rsid w:val="006B7DF0"/>
    <w:rsid w:val="006C13AD"/>
    <w:rsid w:val="006C3F78"/>
    <w:rsid w:val="006C4BB6"/>
    <w:rsid w:val="006C528C"/>
    <w:rsid w:val="006C53E9"/>
    <w:rsid w:val="006D4357"/>
    <w:rsid w:val="006D488C"/>
    <w:rsid w:val="006D49DE"/>
    <w:rsid w:val="006D79BA"/>
    <w:rsid w:val="006E1390"/>
    <w:rsid w:val="006E334F"/>
    <w:rsid w:val="006E7D77"/>
    <w:rsid w:val="006F00EA"/>
    <w:rsid w:val="006F01FB"/>
    <w:rsid w:val="006F055A"/>
    <w:rsid w:val="006F123F"/>
    <w:rsid w:val="006F2BD1"/>
    <w:rsid w:val="006F3024"/>
    <w:rsid w:val="006F3DA4"/>
    <w:rsid w:val="006F74FE"/>
    <w:rsid w:val="006F766D"/>
    <w:rsid w:val="007001BB"/>
    <w:rsid w:val="00701528"/>
    <w:rsid w:val="007019D7"/>
    <w:rsid w:val="00702115"/>
    <w:rsid w:val="00704439"/>
    <w:rsid w:val="0070451D"/>
    <w:rsid w:val="00704DB3"/>
    <w:rsid w:val="007057FF"/>
    <w:rsid w:val="00705B41"/>
    <w:rsid w:val="00711036"/>
    <w:rsid w:val="0071104E"/>
    <w:rsid w:val="0071201E"/>
    <w:rsid w:val="00713101"/>
    <w:rsid w:val="0071311E"/>
    <w:rsid w:val="0071471D"/>
    <w:rsid w:val="0071778A"/>
    <w:rsid w:val="007178FA"/>
    <w:rsid w:val="00720F35"/>
    <w:rsid w:val="00721384"/>
    <w:rsid w:val="00721B54"/>
    <w:rsid w:val="00722ECA"/>
    <w:rsid w:val="00722ED2"/>
    <w:rsid w:val="007234A1"/>
    <w:rsid w:val="007265E0"/>
    <w:rsid w:val="00727F11"/>
    <w:rsid w:val="0073031C"/>
    <w:rsid w:val="00730A10"/>
    <w:rsid w:val="0073113D"/>
    <w:rsid w:val="00731E4C"/>
    <w:rsid w:val="00732BEF"/>
    <w:rsid w:val="00733417"/>
    <w:rsid w:val="00733756"/>
    <w:rsid w:val="00734CD3"/>
    <w:rsid w:val="00735645"/>
    <w:rsid w:val="00735B38"/>
    <w:rsid w:val="00736934"/>
    <w:rsid w:val="00736B7F"/>
    <w:rsid w:val="00737520"/>
    <w:rsid w:val="00737C4D"/>
    <w:rsid w:val="00737D3C"/>
    <w:rsid w:val="00740DCE"/>
    <w:rsid w:val="00741596"/>
    <w:rsid w:val="00741C4B"/>
    <w:rsid w:val="00741E14"/>
    <w:rsid w:val="007429E5"/>
    <w:rsid w:val="00742BEB"/>
    <w:rsid w:val="00743240"/>
    <w:rsid w:val="007436F7"/>
    <w:rsid w:val="00743797"/>
    <w:rsid w:val="0074570F"/>
    <w:rsid w:val="007471B3"/>
    <w:rsid w:val="007472F9"/>
    <w:rsid w:val="00747C2B"/>
    <w:rsid w:val="00750238"/>
    <w:rsid w:val="007508C7"/>
    <w:rsid w:val="00751069"/>
    <w:rsid w:val="00751581"/>
    <w:rsid w:val="007549C8"/>
    <w:rsid w:val="00754C11"/>
    <w:rsid w:val="00756954"/>
    <w:rsid w:val="00757D8D"/>
    <w:rsid w:val="007602AE"/>
    <w:rsid w:val="00760481"/>
    <w:rsid w:val="00760BDD"/>
    <w:rsid w:val="00761950"/>
    <w:rsid w:val="00764169"/>
    <w:rsid w:val="007649E4"/>
    <w:rsid w:val="00764EDC"/>
    <w:rsid w:val="00764F62"/>
    <w:rsid w:val="00766250"/>
    <w:rsid w:val="0076695B"/>
    <w:rsid w:val="0076750D"/>
    <w:rsid w:val="007677F3"/>
    <w:rsid w:val="00767A7F"/>
    <w:rsid w:val="00772CA6"/>
    <w:rsid w:val="00772E07"/>
    <w:rsid w:val="00772EBF"/>
    <w:rsid w:val="007752E6"/>
    <w:rsid w:val="00775DD3"/>
    <w:rsid w:val="007767D4"/>
    <w:rsid w:val="0077748A"/>
    <w:rsid w:val="007823D5"/>
    <w:rsid w:val="00784BCE"/>
    <w:rsid w:val="00785838"/>
    <w:rsid w:val="007863C3"/>
    <w:rsid w:val="0078664F"/>
    <w:rsid w:val="00786956"/>
    <w:rsid w:val="0078790F"/>
    <w:rsid w:val="00787E29"/>
    <w:rsid w:val="00790B12"/>
    <w:rsid w:val="00791058"/>
    <w:rsid w:val="00792492"/>
    <w:rsid w:val="00792549"/>
    <w:rsid w:val="00792B8B"/>
    <w:rsid w:val="007958C6"/>
    <w:rsid w:val="00795DE1"/>
    <w:rsid w:val="00795EB1"/>
    <w:rsid w:val="00797366"/>
    <w:rsid w:val="0079754E"/>
    <w:rsid w:val="00797907"/>
    <w:rsid w:val="007A08CE"/>
    <w:rsid w:val="007A26A2"/>
    <w:rsid w:val="007A28F7"/>
    <w:rsid w:val="007A2D13"/>
    <w:rsid w:val="007A3537"/>
    <w:rsid w:val="007A5553"/>
    <w:rsid w:val="007A5CE7"/>
    <w:rsid w:val="007A6553"/>
    <w:rsid w:val="007A68B6"/>
    <w:rsid w:val="007A7570"/>
    <w:rsid w:val="007A7C48"/>
    <w:rsid w:val="007A7DE1"/>
    <w:rsid w:val="007A7E23"/>
    <w:rsid w:val="007B1345"/>
    <w:rsid w:val="007B159A"/>
    <w:rsid w:val="007B2975"/>
    <w:rsid w:val="007B2AE5"/>
    <w:rsid w:val="007B3E63"/>
    <w:rsid w:val="007B62CB"/>
    <w:rsid w:val="007B6444"/>
    <w:rsid w:val="007B6738"/>
    <w:rsid w:val="007B6A94"/>
    <w:rsid w:val="007B7409"/>
    <w:rsid w:val="007B7ABF"/>
    <w:rsid w:val="007B7F2A"/>
    <w:rsid w:val="007C0A6C"/>
    <w:rsid w:val="007C19F8"/>
    <w:rsid w:val="007C1FE2"/>
    <w:rsid w:val="007C3FA4"/>
    <w:rsid w:val="007C475C"/>
    <w:rsid w:val="007C48A6"/>
    <w:rsid w:val="007C5846"/>
    <w:rsid w:val="007C5882"/>
    <w:rsid w:val="007C5ACF"/>
    <w:rsid w:val="007C5D76"/>
    <w:rsid w:val="007D103E"/>
    <w:rsid w:val="007D1546"/>
    <w:rsid w:val="007D157F"/>
    <w:rsid w:val="007E2558"/>
    <w:rsid w:val="007E2B19"/>
    <w:rsid w:val="007E2FB1"/>
    <w:rsid w:val="007E60BE"/>
    <w:rsid w:val="007E6523"/>
    <w:rsid w:val="007E733F"/>
    <w:rsid w:val="007F0AE2"/>
    <w:rsid w:val="007F17E3"/>
    <w:rsid w:val="007F1F99"/>
    <w:rsid w:val="007F2448"/>
    <w:rsid w:val="007F3168"/>
    <w:rsid w:val="007F419E"/>
    <w:rsid w:val="007F4944"/>
    <w:rsid w:val="007F5943"/>
    <w:rsid w:val="007F5CF0"/>
    <w:rsid w:val="007F636F"/>
    <w:rsid w:val="007F6449"/>
    <w:rsid w:val="007F760A"/>
    <w:rsid w:val="008014BA"/>
    <w:rsid w:val="00802DAD"/>
    <w:rsid w:val="0080393D"/>
    <w:rsid w:val="008049B6"/>
    <w:rsid w:val="008050A7"/>
    <w:rsid w:val="00806383"/>
    <w:rsid w:val="00806BD8"/>
    <w:rsid w:val="00810FAC"/>
    <w:rsid w:val="00814403"/>
    <w:rsid w:val="00816220"/>
    <w:rsid w:val="00816AB2"/>
    <w:rsid w:val="008213EA"/>
    <w:rsid w:val="00823120"/>
    <w:rsid w:val="008233DF"/>
    <w:rsid w:val="00824013"/>
    <w:rsid w:val="008241EA"/>
    <w:rsid w:val="0082456F"/>
    <w:rsid w:val="0082676E"/>
    <w:rsid w:val="00826EBC"/>
    <w:rsid w:val="0082784F"/>
    <w:rsid w:val="00830D87"/>
    <w:rsid w:val="00831965"/>
    <w:rsid w:val="00831C75"/>
    <w:rsid w:val="008323D4"/>
    <w:rsid w:val="008327A6"/>
    <w:rsid w:val="00833E5A"/>
    <w:rsid w:val="00834B93"/>
    <w:rsid w:val="00834C98"/>
    <w:rsid w:val="008357EE"/>
    <w:rsid w:val="00836EA7"/>
    <w:rsid w:val="0083713A"/>
    <w:rsid w:val="00837522"/>
    <w:rsid w:val="0084000C"/>
    <w:rsid w:val="00840734"/>
    <w:rsid w:val="0084103F"/>
    <w:rsid w:val="00842461"/>
    <w:rsid w:val="008439BE"/>
    <w:rsid w:val="00843A26"/>
    <w:rsid w:val="00845326"/>
    <w:rsid w:val="00845406"/>
    <w:rsid w:val="00845BEE"/>
    <w:rsid w:val="00845F9C"/>
    <w:rsid w:val="0084752D"/>
    <w:rsid w:val="008506A8"/>
    <w:rsid w:val="00851BFF"/>
    <w:rsid w:val="00852C77"/>
    <w:rsid w:val="00854111"/>
    <w:rsid w:val="00854702"/>
    <w:rsid w:val="00856010"/>
    <w:rsid w:val="008564E8"/>
    <w:rsid w:val="00857073"/>
    <w:rsid w:val="0085728B"/>
    <w:rsid w:val="00860001"/>
    <w:rsid w:val="0086156A"/>
    <w:rsid w:val="008616CA"/>
    <w:rsid w:val="00861C08"/>
    <w:rsid w:val="008629CD"/>
    <w:rsid w:val="0086364F"/>
    <w:rsid w:val="008647FD"/>
    <w:rsid w:val="00864B2B"/>
    <w:rsid w:val="00866191"/>
    <w:rsid w:val="00867CD4"/>
    <w:rsid w:val="0087081C"/>
    <w:rsid w:val="00870941"/>
    <w:rsid w:val="00871068"/>
    <w:rsid w:val="0087162E"/>
    <w:rsid w:val="00871E8D"/>
    <w:rsid w:val="008740AB"/>
    <w:rsid w:val="00874437"/>
    <w:rsid w:val="00874A6E"/>
    <w:rsid w:val="00877823"/>
    <w:rsid w:val="00877EA7"/>
    <w:rsid w:val="00880247"/>
    <w:rsid w:val="008809CB"/>
    <w:rsid w:val="008816A7"/>
    <w:rsid w:val="00882BE4"/>
    <w:rsid w:val="008833A7"/>
    <w:rsid w:val="00883F63"/>
    <w:rsid w:val="00885BB7"/>
    <w:rsid w:val="00885E64"/>
    <w:rsid w:val="00886396"/>
    <w:rsid w:val="00886BAA"/>
    <w:rsid w:val="00887036"/>
    <w:rsid w:val="00887411"/>
    <w:rsid w:val="008875B5"/>
    <w:rsid w:val="008903B9"/>
    <w:rsid w:val="008903F4"/>
    <w:rsid w:val="00890A23"/>
    <w:rsid w:val="00891D1D"/>
    <w:rsid w:val="00894598"/>
    <w:rsid w:val="008952BE"/>
    <w:rsid w:val="008958BF"/>
    <w:rsid w:val="0089655B"/>
    <w:rsid w:val="00897C1F"/>
    <w:rsid w:val="008A4F92"/>
    <w:rsid w:val="008A78D9"/>
    <w:rsid w:val="008B055D"/>
    <w:rsid w:val="008B0D9F"/>
    <w:rsid w:val="008B2958"/>
    <w:rsid w:val="008B38E6"/>
    <w:rsid w:val="008B68AD"/>
    <w:rsid w:val="008B7224"/>
    <w:rsid w:val="008B7ED2"/>
    <w:rsid w:val="008C100E"/>
    <w:rsid w:val="008C19DA"/>
    <w:rsid w:val="008C291A"/>
    <w:rsid w:val="008C2DBD"/>
    <w:rsid w:val="008C2F59"/>
    <w:rsid w:val="008C3ED2"/>
    <w:rsid w:val="008C628C"/>
    <w:rsid w:val="008C6728"/>
    <w:rsid w:val="008C757F"/>
    <w:rsid w:val="008D1471"/>
    <w:rsid w:val="008D5242"/>
    <w:rsid w:val="008D66AC"/>
    <w:rsid w:val="008D7587"/>
    <w:rsid w:val="008E0A2C"/>
    <w:rsid w:val="008E1492"/>
    <w:rsid w:val="008E1A54"/>
    <w:rsid w:val="008E2EDF"/>
    <w:rsid w:val="008E3222"/>
    <w:rsid w:val="008E36A4"/>
    <w:rsid w:val="008E3CC5"/>
    <w:rsid w:val="008E4037"/>
    <w:rsid w:val="008E42B0"/>
    <w:rsid w:val="008E4F63"/>
    <w:rsid w:val="008E5342"/>
    <w:rsid w:val="008F0AF2"/>
    <w:rsid w:val="008F1162"/>
    <w:rsid w:val="008F12B5"/>
    <w:rsid w:val="008F2365"/>
    <w:rsid w:val="008F3052"/>
    <w:rsid w:val="008F308D"/>
    <w:rsid w:val="008F4DFE"/>
    <w:rsid w:val="008F530B"/>
    <w:rsid w:val="008F542F"/>
    <w:rsid w:val="008F5AC2"/>
    <w:rsid w:val="008F73B2"/>
    <w:rsid w:val="00900665"/>
    <w:rsid w:val="00901434"/>
    <w:rsid w:val="00902792"/>
    <w:rsid w:val="00902A62"/>
    <w:rsid w:val="00902CB5"/>
    <w:rsid w:val="0090322E"/>
    <w:rsid w:val="00904537"/>
    <w:rsid w:val="00905048"/>
    <w:rsid w:val="00905487"/>
    <w:rsid w:val="00905704"/>
    <w:rsid w:val="00906191"/>
    <w:rsid w:val="0090647A"/>
    <w:rsid w:val="0090762C"/>
    <w:rsid w:val="00907FC9"/>
    <w:rsid w:val="009104A9"/>
    <w:rsid w:val="00910AB1"/>
    <w:rsid w:val="009112EF"/>
    <w:rsid w:val="00911E84"/>
    <w:rsid w:val="009122FD"/>
    <w:rsid w:val="00912755"/>
    <w:rsid w:val="0091301A"/>
    <w:rsid w:val="0091462F"/>
    <w:rsid w:val="00916729"/>
    <w:rsid w:val="00917E44"/>
    <w:rsid w:val="0092256B"/>
    <w:rsid w:val="009235B2"/>
    <w:rsid w:val="00923722"/>
    <w:rsid w:val="00923824"/>
    <w:rsid w:val="00924C2B"/>
    <w:rsid w:val="009263D5"/>
    <w:rsid w:val="00926D12"/>
    <w:rsid w:val="009306B1"/>
    <w:rsid w:val="00930988"/>
    <w:rsid w:val="009315AE"/>
    <w:rsid w:val="00931A2A"/>
    <w:rsid w:val="00931CC3"/>
    <w:rsid w:val="00932561"/>
    <w:rsid w:val="00932A58"/>
    <w:rsid w:val="0093396E"/>
    <w:rsid w:val="00933E66"/>
    <w:rsid w:val="00935184"/>
    <w:rsid w:val="00936032"/>
    <w:rsid w:val="00936E40"/>
    <w:rsid w:val="00936E60"/>
    <w:rsid w:val="00937A3A"/>
    <w:rsid w:val="00943409"/>
    <w:rsid w:val="00944688"/>
    <w:rsid w:val="00944AFA"/>
    <w:rsid w:val="00944E65"/>
    <w:rsid w:val="00944F86"/>
    <w:rsid w:val="00945ABE"/>
    <w:rsid w:val="009471E9"/>
    <w:rsid w:val="00947A53"/>
    <w:rsid w:val="00950DCD"/>
    <w:rsid w:val="009534FC"/>
    <w:rsid w:val="009538EC"/>
    <w:rsid w:val="00953CDD"/>
    <w:rsid w:val="009551DC"/>
    <w:rsid w:val="009566E3"/>
    <w:rsid w:val="00956F04"/>
    <w:rsid w:val="00956FB5"/>
    <w:rsid w:val="009601A0"/>
    <w:rsid w:val="00960B9C"/>
    <w:rsid w:val="00963D7E"/>
    <w:rsid w:val="0096410D"/>
    <w:rsid w:val="00965FB7"/>
    <w:rsid w:val="00967558"/>
    <w:rsid w:val="0096759D"/>
    <w:rsid w:val="00967A38"/>
    <w:rsid w:val="00967AEF"/>
    <w:rsid w:val="009701B2"/>
    <w:rsid w:val="00971749"/>
    <w:rsid w:val="00973695"/>
    <w:rsid w:val="00974986"/>
    <w:rsid w:val="00974FDD"/>
    <w:rsid w:val="009756C5"/>
    <w:rsid w:val="009763FC"/>
    <w:rsid w:val="0098031A"/>
    <w:rsid w:val="009807BA"/>
    <w:rsid w:val="009808AF"/>
    <w:rsid w:val="0098096C"/>
    <w:rsid w:val="0098125E"/>
    <w:rsid w:val="00983FD4"/>
    <w:rsid w:val="00985FBF"/>
    <w:rsid w:val="009872C7"/>
    <w:rsid w:val="009872F4"/>
    <w:rsid w:val="009919ED"/>
    <w:rsid w:val="0099310F"/>
    <w:rsid w:val="009932A7"/>
    <w:rsid w:val="00993762"/>
    <w:rsid w:val="00994012"/>
    <w:rsid w:val="009A075A"/>
    <w:rsid w:val="009A27DF"/>
    <w:rsid w:val="009A4444"/>
    <w:rsid w:val="009A4530"/>
    <w:rsid w:val="009A50B2"/>
    <w:rsid w:val="009A588F"/>
    <w:rsid w:val="009A5B8B"/>
    <w:rsid w:val="009A630F"/>
    <w:rsid w:val="009A6F2C"/>
    <w:rsid w:val="009A722C"/>
    <w:rsid w:val="009B0163"/>
    <w:rsid w:val="009B0B4A"/>
    <w:rsid w:val="009B1CBF"/>
    <w:rsid w:val="009B38F5"/>
    <w:rsid w:val="009B43C6"/>
    <w:rsid w:val="009B50DE"/>
    <w:rsid w:val="009B5290"/>
    <w:rsid w:val="009B66D6"/>
    <w:rsid w:val="009C10E4"/>
    <w:rsid w:val="009C16C5"/>
    <w:rsid w:val="009C34F5"/>
    <w:rsid w:val="009C3FD3"/>
    <w:rsid w:val="009C4E66"/>
    <w:rsid w:val="009C50C0"/>
    <w:rsid w:val="009C50F8"/>
    <w:rsid w:val="009C5173"/>
    <w:rsid w:val="009C525E"/>
    <w:rsid w:val="009C5BAC"/>
    <w:rsid w:val="009C75C6"/>
    <w:rsid w:val="009C7BF8"/>
    <w:rsid w:val="009D0D17"/>
    <w:rsid w:val="009D1039"/>
    <w:rsid w:val="009D11E1"/>
    <w:rsid w:val="009D2DC1"/>
    <w:rsid w:val="009D33C8"/>
    <w:rsid w:val="009D5387"/>
    <w:rsid w:val="009D5F8C"/>
    <w:rsid w:val="009D7C91"/>
    <w:rsid w:val="009D7F29"/>
    <w:rsid w:val="009E0CCE"/>
    <w:rsid w:val="009E198B"/>
    <w:rsid w:val="009E1B55"/>
    <w:rsid w:val="009E3392"/>
    <w:rsid w:val="009E3586"/>
    <w:rsid w:val="009E3FAF"/>
    <w:rsid w:val="009E46D5"/>
    <w:rsid w:val="009E4F15"/>
    <w:rsid w:val="009E5D16"/>
    <w:rsid w:val="009E7E39"/>
    <w:rsid w:val="009F13BB"/>
    <w:rsid w:val="009F33ED"/>
    <w:rsid w:val="009F3774"/>
    <w:rsid w:val="009F3E96"/>
    <w:rsid w:val="009F3FBC"/>
    <w:rsid w:val="009F5840"/>
    <w:rsid w:val="009F58D3"/>
    <w:rsid w:val="009F6C41"/>
    <w:rsid w:val="009F6D68"/>
    <w:rsid w:val="009F7B13"/>
    <w:rsid w:val="00A009C9"/>
    <w:rsid w:val="00A01BB3"/>
    <w:rsid w:val="00A0238D"/>
    <w:rsid w:val="00A02FB9"/>
    <w:rsid w:val="00A058B7"/>
    <w:rsid w:val="00A058FE"/>
    <w:rsid w:val="00A05AA9"/>
    <w:rsid w:val="00A06620"/>
    <w:rsid w:val="00A117D7"/>
    <w:rsid w:val="00A1382F"/>
    <w:rsid w:val="00A14652"/>
    <w:rsid w:val="00A1510F"/>
    <w:rsid w:val="00A177ED"/>
    <w:rsid w:val="00A21849"/>
    <w:rsid w:val="00A22793"/>
    <w:rsid w:val="00A227C8"/>
    <w:rsid w:val="00A232AC"/>
    <w:rsid w:val="00A25317"/>
    <w:rsid w:val="00A256EE"/>
    <w:rsid w:val="00A26ACB"/>
    <w:rsid w:val="00A26F05"/>
    <w:rsid w:val="00A30B88"/>
    <w:rsid w:val="00A30BD7"/>
    <w:rsid w:val="00A31D55"/>
    <w:rsid w:val="00A32053"/>
    <w:rsid w:val="00A323A8"/>
    <w:rsid w:val="00A33BE6"/>
    <w:rsid w:val="00A34000"/>
    <w:rsid w:val="00A358CA"/>
    <w:rsid w:val="00A3763B"/>
    <w:rsid w:val="00A403A3"/>
    <w:rsid w:val="00A403B8"/>
    <w:rsid w:val="00A413BE"/>
    <w:rsid w:val="00A4214E"/>
    <w:rsid w:val="00A42C8C"/>
    <w:rsid w:val="00A436B2"/>
    <w:rsid w:val="00A438CC"/>
    <w:rsid w:val="00A43C9B"/>
    <w:rsid w:val="00A44B8A"/>
    <w:rsid w:val="00A45832"/>
    <w:rsid w:val="00A45B2C"/>
    <w:rsid w:val="00A46D11"/>
    <w:rsid w:val="00A47AF4"/>
    <w:rsid w:val="00A50C32"/>
    <w:rsid w:val="00A51B97"/>
    <w:rsid w:val="00A52648"/>
    <w:rsid w:val="00A53869"/>
    <w:rsid w:val="00A5532B"/>
    <w:rsid w:val="00A55752"/>
    <w:rsid w:val="00A55791"/>
    <w:rsid w:val="00A557FD"/>
    <w:rsid w:val="00A56623"/>
    <w:rsid w:val="00A567F1"/>
    <w:rsid w:val="00A57031"/>
    <w:rsid w:val="00A57B9A"/>
    <w:rsid w:val="00A57DE7"/>
    <w:rsid w:val="00A6052C"/>
    <w:rsid w:val="00A60CA2"/>
    <w:rsid w:val="00A60EA2"/>
    <w:rsid w:val="00A61816"/>
    <w:rsid w:val="00A61F41"/>
    <w:rsid w:val="00A62050"/>
    <w:rsid w:val="00A6344C"/>
    <w:rsid w:val="00A63B2B"/>
    <w:rsid w:val="00A63F22"/>
    <w:rsid w:val="00A6434A"/>
    <w:rsid w:val="00A64EBF"/>
    <w:rsid w:val="00A65B0C"/>
    <w:rsid w:val="00A66670"/>
    <w:rsid w:val="00A66C04"/>
    <w:rsid w:val="00A70CCD"/>
    <w:rsid w:val="00A71F05"/>
    <w:rsid w:val="00A73529"/>
    <w:rsid w:val="00A73D7D"/>
    <w:rsid w:val="00A753F3"/>
    <w:rsid w:val="00A75845"/>
    <w:rsid w:val="00A75B91"/>
    <w:rsid w:val="00A761AE"/>
    <w:rsid w:val="00A76BE1"/>
    <w:rsid w:val="00A824FB"/>
    <w:rsid w:val="00A825BA"/>
    <w:rsid w:val="00A82DE9"/>
    <w:rsid w:val="00A83003"/>
    <w:rsid w:val="00A83861"/>
    <w:rsid w:val="00A839CE"/>
    <w:rsid w:val="00A85CC5"/>
    <w:rsid w:val="00A87FAD"/>
    <w:rsid w:val="00A923B7"/>
    <w:rsid w:val="00A93EFF"/>
    <w:rsid w:val="00A941E0"/>
    <w:rsid w:val="00A94227"/>
    <w:rsid w:val="00A944C8"/>
    <w:rsid w:val="00A94A41"/>
    <w:rsid w:val="00A960F1"/>
    <w:rsid w:val="00A96FFD"/>
    <w:rsid w:val="00A978D4"/>
    <w:rsid w:val="00AA098E"/>
    <w:rsid w:val="00AA1108"/>
    <w:rsid w:val="00AA16FA"/>
    <w:rsid w:val="00AA1910"/>
    <w:rsid w:val="00AA1BE5"/>
    <w:rsid w:val="00AA48D6"/>
    <w:rsid w:val="00AA4AEB"/>
    <w:rsid w:val="00AA5A1B"/>
    <w:rsid w:val="00AA616A"/>
    <w:rsid w:val="00AA6676"/>
    <w:rsid w:val="00AA6B59"/>
    <w:rsid w:val="00AA6C1F"/>
    <w:rsid w:val="00AB01DD"/>
    <w:rsid w:val="00AB1175"/>
    <w:rsid w:val="00AB128A"/>
    <w:rsid w:val="00AB1E18"/>
    <w:rsid w:val="00AB3470"/>
    <w:rsid w:val="00AB34C9"/>
    <w:rsid w:val="00AB39C4"/>
    <w:rsid w:val="00AB3C21"/>
    <w:rsid w:val="00AB3C56"/>
    <w:rsid w:val="00AB4E6C"/>
    <w:rsid w:val="00AB6293"/>
    <w:rsid w:val="00AB67A2"/>
    <w:rsid w:val="00AC101B"/>
    <w:rsid w:val="00AC1084"/>
    <w:rsid w:val="00AC27B9"/>
    <w:rsid w:val="00AC3C1B"/>
    <w:rsid w:val="00AC4018"/>
    <w:rsid w:val="00AC4527"/>
    <w:rsid w:val="00AC4CB1"/>
    <w:rsid w:val="00AC506B"/>
    <w:rsid w:val="00AC605A"/>
    <w:rsid w:val="00AC6119"/>
    <w:rsid w:val="00AC6F3B"/>
    <w:rsid w:val="00AD0F61"/>
    <w:rsid w:val="00AD2E20"/>
    <w:rsid w:val="00AD49CD"/>
    <w:rsid w:val="00AD5038"/>
    <w:rsid w:val="00AD526B"/>
    <w:rsid w:val="00AD5AEB"/>
    <w:rsid w:val="00AD6D1C"/>
    <w:rsid w:val="00AD7540"/>
    <w:rsid w:val="00AE0868"/>
    <w:rsid w:val="00AE0B91"/>
    <w:rsid w:val="00AE2DDE"/>
    <w:rsid w:val="00AE4204"/>
    <w:rsid w:val="00AE4B4B"/>
    <w:rsid w:val="00AE5B56"/>
    <w:rsid w:val="00AE65FE"/>
    <w:rsid w:val="00AF007B"/>
    <w:rsid w:val="00AF07EF"/>
    <w:rsid w:val="00AF2080"/>
    <w:rsid w:val="00AF294F"/>
    <w:rsid w:val="00AF2ACE"/>
    <w:rsid w:val="00AF3AB3"/>
    <w:rsid w:val="00AF474F"/>
    <w:rsid w:val="00AF4EC4"/>
    <w:rsid w:val="00B019E8"/>
    <w:rsid w:val="00B01D1C"/>
    <w:rsid w:val="00B047F4"/>
    <w:rsid w:val="00B04AF8"/>
    <w:rsid w:val="00B05566"/>
    <w:rsid w:val="00B059F9"/>
    <w:rsid w:val="00B06132"/>
    <w:rsid w:val="00B06C14"/>
    <w:rsid w:val="00B07CBE"/>
    <w:rsid w:val="00B105CD"/>
    <w:rsid w:val="00B10B7D"/>
    <w:rsid w:val="00B10ED0"/>
    <w:rsid w:val="00B11B02"/>
    <w:rsid w:val="00B13179"/>
    <w:rsid w:val="00B137DC"/>
    <w:rsid w:val="00B1433E"/>
    <w:rsid w:val="00B147A4"/>
    <w:rsid w:val="00B147DC"/>
    <w:rsid w:val="00B14A95"/>
    <w:rsid w:val="00B151EE"/>
    <w:rsid w:val="00B16D80"/>
    <w:rsid w:val="00B17AC4"/>
    <w:rsid w:val="00B21FD1"/>
    <w:rsid w:val="00B2460E"/>
    <w:rsid w:val="00B2467E"/>
    <w:rsid w:val="00B26515"/>
    <w:rsid w:val="00B3066A"/>
    <w:rsid w:val="00B307AB"/>
    <w:rsid w:val="00B30D36"/>
    <w:rsid w:val="00B33886"/>
    <w:rsid w:val="00B33E03"/>
    <w:rsid w:val="00B35261"/>
    <w:rsid w:val="00B370D5"/>
    <w:rsid w:val="00B374DE"/>
    <w:rsid w:val="00B378F7"/>
    <w:rsid w:val="00B4070F"/>
    <w:rsid w:val="00B40EF2"/>
    <w:rsid w:val="00B425B7"/>
    <w:rsid w:val="00B43B7C"/>
    <w:rsid w:val="00B44D57"/>
    <w:rsid w:val="00B44E76"/>
    <w:rsid w:val="00B44F90"/>
    <w:rsid w:val="00B46269"/>
    <w:rsid w:val="00B46508"/>
    <w:rsid w:val="00B46551"/>
    <w:rsid w:val="00B4710E"/>
    <w:rsid w:val="00B52622"/>
    <w:rsid w:val="00B52F4A"/>
    <w:rsid w:val="00B53ADA"/>
    <w:rsid w:val="00B55F76"/>
    <w:rsid w:val="00B603B6"/>
    <w:rsid w:val="00B61054"/>
    <w:rsid w:val="00B616D3"/>
    <w:rsid w:val="00B6171E"/>
    <w:rsid w:val="00B62101"/>
    <w:rsid w:val="00B62A49"/>
    <w:rsid w:val="00B62A8A"/>
    <w:rsid w:val="00B62B52"/>
    <w:rsid w:val="00B63990"/>
    <w:rsid w:val="00B64242"/>
    <w:rsid w:val="00B65429"/>
    <w:rsid w:val="00B66433"/>
    <w:rsid w:val="00B666E7"/>
    <w:rsid w:val="00B671CB"/>
    <w:rsid w:val="00B7022D"/>
    <w:rsid w:val="00B71A78"/>
    <w:rsid w:val="00B7213C"/>
    <w:rsid w:val="00B75616"/>
    <w:rsid w:val="00B75E0A"/>
    <w:rsid w:val="00B76128"/>
    <w:rsid w:val="00B77332"/>
    <w:rsid w:val="00B77446"/>
    <w:rsid w:val="00B7758C"/>
    <w:rsid w:val="00B77BBD"/>
    <w:rsid w:val="00B81000"/>
    <w:rsid w:val="00B818A6"/>
    <w:rsid w:val="00B81FE7"/>
    <w:rsid w:val="00B82075"/>
    <w:rsid w:val="00B82234"/>
    <w:rsid w:val="00B8262D"/>
    <w:rsid w:val="00B828B9"/>
    <w:rsid w:val="00B83CF3"/>
    <w:rsid w:val="00B85A24"/>
    <w:rsid w:val="00B8661C"/>
    <w:rsid w:val="00B867B3"/>
    <w:rsid w:val="00B869F5"/>
    <w:rsid w:val="00B925E7"/>
    <w:rsid w:val="00B927CD"/>
    <w:rsid w:val="00B93570"/>
    <w:rsid w:val="00B93EF6"/>
    <w:rsid w:val="00B95008"/>
    <w:rsid w:val="00B956DA"/>
    <w:rsid w:val="00B95DF4"/>
    <w:rsid w:val="00B9625D"/>
    <w:rsid w:val="00B96C50"/>
    <w:rsid w:val="00BA2268"/>
    <w:rsid w:val="00BA234B"/>
    <w:rsid w:val="00BA297C"/>
    <w:rsid w:val="00BA3BC6"/>
    <w:rsid w:val="00BA4864"/>
    <w:rsid w:val="00BA4C11"/>
    <w:rsid w:val="00BA552C"/>
    <w:rsid w:val="00BA6B23"/>
    <w:rsid w:val="00BA6ED7"/>
    <w:rsid w:val="00BA77E8"/>
    <w:rsid w:val="00BB0BC5"/>
    <w:rsid w:val="00BB0F48"/>
    <w:rsid w:val="00BB1AA9"/>
    <w:rsid w:val="00BB1C69"/>
    <w:rsid w:val="00BB2691"/>
    <w:rsid w:val="00BB3314"/>
    <w:rsid w:val="00BB527E"/>
    <w:rsid w:val="00BB5B82"/>
    <w:rsid w:val="00BB637F"/>
    <w:rsid w:val="00BB7C10"/>
    <w:rsid w:val="00BC00C1"/>
    <w:rsid w:val="00BC01BB"/>
    <w:rsid w:val="00BC34B6"/>
    <w:rsid w:val="00BC3926"/>
    <w:rsid w:val="00BC46AD"/>
    <w:rsid w:val="00BC504D"/>
    <w:rsid w:val="00BC5207"/>
    <w:rsid w:val="00BC7623"/>
    <w:rsid w:val="00BD36E3"/>
    <w:rsid w:val="00BD6359"/>
    <w:rsid w:val="00BE01AC"/>
    <w:rsid w:val="00BE0596"/>
    <w:rsid w:val="00BE0DF7"/>
    <w:rsid w:val="00BE2589"/>
    <w:rsid w:val="00BE32CF"/>
    <w:rsid w:val="00BE57B8"/>
    <w:rsid w:val="00BE6326"/>
    <w:rsid w:val="00BF13F8"/>
    <w:rsid w:val="00BF170B"/>
    <w:rsid w:val="00BF1B16"/>
    <w:rsid w:val="00BF1E9C"/>
    <w:rsid w:val="00BF28DE"/>
    <w:rsid w:val="00BF5584"/>
    <w:rsid w:val="00BF5729"/>
    <w:rsid w:val="00BF627B"/>
    <w:rsid w:val="00BF6AA0"/>
    <w:rsid w:val="00BF7960"/>
    <w:rsid w:val="00BF7E80"/>
    <w:rsid w:val="00C0229E"/>
    <w:rsid w:val="00C0276A"/>
    <w:rsid w:val="00C03E35"/>
    <w:rsid w:val="00C03E9F"/>
    <w:rsid w:val="00C04FD9"/>
    <w:rsid w:val="00C05962"/>
    <w:rsid w:val="00C066A9"/>
    <w:rsid w:val="00C06B83"/>
    <w:rsid w:val="00C070B5"/>
    <w:rsid w:val="00C07BE1"/>
    <w:rsid w:val="00C07E22"/>
    <w:rsid w:val="00C07FB9"/>
    <w:rsid w:val="00C1014E"/>
    <w:rsid w:val="00C13807"/>
    <w:rsid w:val="00C14638"/>
    <w:rsid w:val="00C163B4"/>
    <w:rsid w:val="00C21F31"/>
    <w:rsid w:val="00C2233F"/>
    <w:rsid w:val="00C22FD1"/>
    <w:rsid w:val="00C24D2E"/>
    <w:rsid w:val="00C2610E"/>
    <w:rsid w:val="00C30727"/>
    <w:rsid w:val="00C3246F"/>
    <w:rsid w:val="00C330A5"/>
    <w:rsid w:val="00C35C60"/>
    <w:rsid w:val="00C37B3F"/>
    <w:rsid w:val="00C37FE2"/>
    <w:rsid w:val="00C41045"/>
    <w:rsid w:val="00C41F85"/>
    <w:rsid w:val="00C42FF0"/>
    <w:rsid w:val="00C44587"/>
    <w:rsid w:val="00C45482"/>
    <w:rsid w:val="00C4680F"/>
    <w:rsid w:val="00C47257"/>
    <w:rsid w:val="00C4799D"/>
    <w:rsid w:val="00C540BA"/>
    <w:rsid w:val="00C54F12"/>
    <w:rsid w:val="00C60C6D"/>
    <w:rsid w:val="00C61F2E"/>
    <w:rsid w:val="00C6292A"/>
    <w:rsid w:val="00C634E1"/>
    <w:rsid w:val="00C63726"/>
    <w:rsid w:val="00C63B39"/>
    <w:rsid w:val="00C653DD"/>
    <w:rsid w:val="00C662C1"/>
    <w:rsid w:val="00C665CF"/>
    <w:rsid w:val="00C6698F"/>
    <w:rsid w:val="00C70E1F"/>
    <w:rsid w:val="00C719DB"/>
    <w:rsid w:val="00C71DAF"/>
    <w:rsid w:val="00C72885"/>
    <w:rsid w:val="00C73363"/>
    <w:rsid w:val="00C736B5"/>
    <w:rsid w:val="00C7433C"/>
    <w:rsid w:val="00C7589B"/>
    <w:rsid w:val="00C76616"/>
    <w:rsid w:val="00C77B55"/>
    <w:rsid w:val="00C801E8"/>
    <w:rsid w:val="00C80521"/>
    <w:rsid w:val="00C82A92"/>
    <w:rsid w:val="00C82B8D"/>
    <w:rsid w:val="00C82EFA"/>
    <w:rsid w:val="00C8531B"/>
    <w:rsid w:val="00C85B07"/>
    <w:rsid w:val="00C86C04"/>
    <w:rsid w:val="00C900C8"/>
    <w:rsid w:val="00C90A89"/>
    <w:rsid w:val="00C916FD"/>
    <w:rsid w:val="00C925B6"/>
    <w:rsid w:val="00C92DDF"/>
    <w:rsid w:val="00C94AA5"/>
    <w:rsid w:val="00C96AC0"/>
    <w:rsid w:val="00C96C48"/>
    <w:rsid w:val="00CA0F65"/>
    <w:rsid w:val="00CA0F7A"/>
    <w:rsid w:val="00CA1AD9"/>
    <w:rsid w:val="00CA22BA"/>
    <w:rsid w:val="00CA29C0"/>
    <w:rsid w:val="00CA2B43"/>
    <w:rsid w:val="00CA2DBE"/>
    <w:rsid w:val="00CA35F3"/>
    <w:rsid w:val="00CA4161"/>
    <w:rsid w:val="00CA4670"/>
    <w:rsid w:val="00CA5BF7"/>
    <w:rsid w:val="00CA5CE4"/>
    <w:rsid w:val="00CA61F0"/>
    <w:rsid w:val="00CA6886"/>
    <w:rsid w:val="00CA746D"/>
    <w:rsid w:val="00CA7C54"/>
    <w:rsid w:val="00CA7D5D"/>
    <w:rsid w:val="00CB52F2"/>
    <w:rsid w:val="00CB5369"/>
    <w:rsid w:val="00CB5922"/>
    <w:rsid w:val="00CB6AB4"/>
    <w:rsid w:val="00CB7E0B"/>
    <w:rsid w:val="00CB7E22"/>
    <w:rsid w:val="00CC0EBF"/>
    <w:rsid w:val="00CC1654"/>
    <w:rsid w:val="00CC287C"/>
    <w:rsid w:val="00CC34CA"/>
    <w:rsid w:val="00CC4C51"/>
    <w:rsid w:val="00CC5BE6"/>
    <w:rsid w:val="00CC5C32"/>
    <w:rsid w:val="00CC7E2D"/>
    <w:rsid w:val="00CD00B0"/>
    <w:rsid w:val="00CD368B"/>
    <w:rsid w:val="00CD3EE3"/>
    <w:rsid w:val="00CD534F"/>
    <w:rsid w:val="00CD630D"/>
    <w:rsid w:val="00CD72CF"/>
    <w:rsid w:val="00CE1267"/>
    <w:rsid w:val="00CE1EAF"/>
    <w:rsid w:val="00CE3827"/>
    <w:rsid w:val="00CE579A"/>
    <w:rsid w:val="00CE5D94"/>
    <w:rsid w:val="00CE60AE"/>
    <w:rsid w:val="00CF08A2"/>
    <w:rsid w:val="00CF1FF8"/>
    <w:rsid w:val="00CF29A3"/>
    <w:rsid w:val="00CF2FC2"/>
    <w:rsid w:val="00CF3231"/>
    <w:rsid w:val="00CF3688"/>
    <w:rsid w:val="00CF5463"/>
    <w:rsid w:val="00CF5AA1"/>
    <w:rsid w:val="00CF5EE7"/>
    <w:rsid w:val="00CF6E2C"/>
    <w:rsid w:val="00CF790E"/>
    <w:rsid w:val="00D017C1"/>
    <w:rsid w:val="00D02493"/>
    <w:rsid w:val="00D03801"/>
    <w:rsid w:val="00D03BDF"/>
    <w:rsid w:val="00D0403C"/>
    <w:rsid w:val="00D041BA"/>
    <w:rsid w:val="00D0443D"/>
    <w:rsid w:val="00D04E2A"/>
    <w:rsid w:val="00D05371"/>
    <w:rsid w:val="00D05B3E"/>
    <w:rsid w:val="00D10912"/>
    <w:rsid w:val="00D1093E"/>
    <w:rsid w:val="00D109C6"/>
    <w:rsid w:val="00D11FEC"/>
    <w:rsid w:val="00D12954"/>
    <w:rsid w:val="00D13022"/>
    <w:rsid w:val="00D13483"/>
    <w:rsid w:val="00D14036"/>
    <w:rsid w:val="00D14193"/>
    <w:rsid w:val="00D1454D"/>
    <w:rsid w:val="00D14A63"/>
    <w:rsid w:val="00D155C1"/>
    <w:rsid w:val="00D1605C"/>
    <w:rsid w:val="00D16212"/>
    <w:rsid w:val="00D17DFD"/>
    <w:rsid w:val="00D2071B"/>
    <w:rsid w:val="00D218D9"/>
    <w:rsid w:val="00D21F4F"/>
    <w:rsid w:val="00D22D5E"/>
    <w:rsid w:val="00D25C98"/>
    <w:rsid w:val="00D25D1F"/>
    <w:rsid w:val="00D27904"/>
    <w:rsid w:val="00D313D1"/>
    <w:rsid w:val="00D314A3"/>
    <w:rsid w:val="00D31540"/>
    <w:rsid w:val="00D31FDB"/>
    <w:rsid w:val="00D33B7A"/>
    <w:rsid w:val="00D33FA4"/>
    <w:rsid w:val="00D36BEB"/>
    <w:rsid w:val="00D37CAD"/>
    <w:rsid w:val="00D37D2D"/>
    <w:rsid w:val="00D37E3D"/>
    <w:rsid w:val="00D37EED"/>
    <w:rsid w:val="00D4091F"/>
    <w:rsid w:val="00D413A5"/>
    <w:rsid w:val="00D416DF"/>
    <w:rsid w:val="00D43E88"/>
    <w:rsid w:val="00D44287"/>
    <w:rsid w:val="00D44D3C"/>
    <w:rsid w:val="00D46649"/>
    <w:rsid w:val="00D46EB0"/>
    <w:rsid w:val="00D4785B"/>
    <w:rsid w:val="00D50082"/>
    <w:rsid w:val="00D50228"/>
    <w:rsid w:val="00D50357"/>
    <w:rsid w:val="00D50581"/>
    <w:rsid w:val="00D527A4"/>
    <w:rsid w:val="00D53EED"/>
    <w:rsid w:val="00D543CF"/>
    <w:rsid w:val="00D54FD9"/>
    <w:rsid w:val="00D55635"/>
    <w:rsid w:val="00D607F2"/>
    <w:rsid w:val="00D60E9A"/>
    <w:rsid w:val="00D6185D"/>
    <w:rsid w:val="00D61F1C"/>
    <w:rsid w:val="00D62B0D"/>
    <w:rsid w:val="00D62F34"/>
    <w:rsid w:val="00D64161"/>
    <w:rsid w:val="00D65E4E"/>
    <w:rsid w:val="00D65F3C"/>
    <w:rsid w:val="00D668C9"/>
    <w:rsid w:val="00D66CCC"/>
    <w:rsid w:val="00D71071"/>
    <w:rsid w:val="00D7164D"/>
    <w:rsid w:val="00D7279C"/>
    <w:rsid w:val="00D73B36"/>
    <w:rsid w:val="00D74BA8"/>
    <w:rsid w:val="00D76AC5"/>
    <w:rsid w:val="00D76D08"/>
    <w:rsid w:val="00D809A0"/>
    <w:rsid w:val="00D81858"/>
    <w:rsid w:val="00D826C6"/>
    <w:rsid w:val="00D853F3"/>
    <w:rsid w:val="00D86D18"/>
    <w:rsid w:val="00D879A0"/>
    <w:rsid w:val="00D91413"/>
    <w:rsid w:val="00D91CAE"/>
    <w:rsid w:val="00D93335"/>
    <w:rsid w:val="00D9407D"/>
    <w:rsid w:val="00D95749"/>
    <w:rsid w:val="00D96D5B"/>
    <w:rsid w:val="00D9716C"/>
    <w:rsid w:val="00D97328"/>
    <w:rsid w:val="00D979C5"/>
    <w:rsid w:val="00DA0ABC"/>
    <w:rsid w:val="00DA1A3F"/>
    <w:rsid w:val="00DA1D00"/>
    <w:rsid w:val="00DA1F68"/>
    <w:rsid w:val="00DA207A"/>
    <w:rsid w:val="00DA6886"/>
    <w:rsid w:val="00DA6ED9"/>
    <w:rsid w:val="00DB025C"/>
    <w:rsid w:val="00DB2508"/>
    <w:rsid w:val="00DB2BEA"/>
    <w:rsid w:val="00DB30A6"/>
    <w:rsid w:val="00DB34DB"/>
    <w:rsid w:val="00DB3ECD"/>
    <w:rsid w:val="00DB458C"/>
    <w:rsid w:val="00DB4667"/>
    <w:rsid w:val="00DB46E0"/>
    <w:rsid w:val="00DB55D1"/>
    <w:rsid w:val="00DB6549"/>
    <w:rsid w:val="00DB6A93"/>
    <w:rsid w:val="00DB74E6"/>
    <w:rsid w:val="00DC0F6C"/>
    <w:rsid w:val="00DC2B63"/>
    <w:rsid w:val="00DC366D"/>
    <w:rsid w:val="00DC3906"/>
    <w:rsid w:val="00DC45C3"/>
    <w:rsid w:val="00DC4C36"/>
    <w:rsid w:val="00DC4D3E"/>
    <w:rsid w:val="00DC50E9"/>
    <w:rsid w:val="00DC557A"/>
    <w:rsid w:val="00DC5AF1"/>
    <w:rsid w:val="00DC7986"/>
    <w:rsid w:val="00DC7C41"/>
    <w:rsid w:val="00DD0B2A"/>
    <w:rsid w:val="00DD13B2"/>
    <w:rsid w:val="00DD13BA"/>
    <w:rsid w:val="00DD15C6"/>
    <w:rsid w:val="00DD16BD"/>
    <w:rsid w:val="00DD19FC"/>
    <w:rsid w:val="00DD270C"/>
    <w:rsid w:val="00DD2B9F"/>
    <w:rsid w:val="00DD5CF1"/>
    <w:rsid w:val="00DD6116"/>
    <w:rsid w:val="00DD7751"/>
    <w:rsid w:val="00DE0014"/>
    <w:rsid w:val="00DE0149"/>
    <w:rsid w:val="00DE0660"/>
    <w:rsid w:val="00DE1335"/>
    <w:rsid w:val="00DE1DA8"/>
    <w:rsid w:val="00DE2906"/>
    <w:rsid w:val="00DE2D10"/>
    <w:rsid w:val="00DE3163"/>
    <w:rsid w:val="00DE3570"/>
    <w:rsid w:val="00DE3658"/>
    <w:rsid w:val="00DE454D"/>
    <w:rsid w:val="00DE4C8B"/>
    <w:rsid w:val="00DE4E96"/>
    <w:rsid w:val="00DE5734"/>
    <w:rsid w:val="00DE5790"/>
    <w:rsid w:val="00DE7271"/>
    <w:rsid w:val="00DE7F7D"/>
    <w:rsid w:val="00DE7FB7"/>
    <w:rsid w:val="00DF1CCD"/>
    <w:rsid w:val="00DF2480"/>
    <w:rsid w:val="00DF2629"/>
    <w:rsid w:val="00DF4644"/>
    <w:rsid w:val="00DF7541"/>
    <w:rsid w:val="00DF7618"/>
    <w:rsid w:val="00DF7805"/>
    <w:rsid w:val="00DF7B15"/>
    <w:rsid w:val="00E004E0"/>
    <w:rsid w:val="00E007E7"/>
    <w:rsid w:val="00E031BD"/>
    <w:rsid w:val="00E03C90"/>
    <w:rsid w:val="00E047C3"/>
    <w:rsid w:val="00E04D5B"/>
    <w:rsid w:val="00E05671"/>
    <w:rsid w:val="00E058CD"/>
    <w:rsid w:val="00E07EE9"/>
    <w:rsid w:val="00E11FD5"/>
    <w:rsid w:val="00E134C8"/>
    <w:rsid w:val="00E13AF7"/>
    <w:rsid w:val="00E146A4"/>
    <w:rsid w:val="00E14FE9"/>
    <w:rsid w:val="00E15161"/>
    <w:rsid w:val="00E1562A"/>
    <w:rsid w:val="00E20878"/>
    <w:rsid w:val="00E213C7"/>
    <w:rsid w:val="00E21759"/>
    <w:rsid w:val="00E238AD"/>
    <w:rsid w:val="00E24D0E"/>
    <w:rsid w:val="00E2506D"/>
    <w:rsid w:val="00E266F8"/>
    <w:rsid w:val="00E31118"/>
    <w:rsid w:val="00E31553"/>
    <w:rsid w:val="00E31B27"/>
    <w:rsid w:val="00E331FA"/>
    <w:rsid w:val="00E341CE"/>
    <w:rsid w:val="00E36BE1"/>
    <w:rsid w:val="00E36D14"/>
    <w:rsid w:val="00E37C21"/>
    <w:rsid w:val="00E405B9"/>
    <w:rsid w:val="00E41AB3"/>
    <w:rsid w:val="00E41D8F"/>
    <w:rsid w:val="00E41ED7"/>
    <w:rsid w:val="00E443C0"/>
    <w:rsid w:val="00E44B80"/>
    <w:rsid w:val="00E4521E"/>
    <w:rsid w:val="00E45DB1"/>
    <w:rsid w:val="00E46013"/>
    <w:rsid w:val="00E50106"/>
    <w:rsid w:val="00E50668"/>
    <w:rsid w:val="00E50B84"/>
    <w:rsid w:val="00E50C29"/>
    <w:rsid w:val="00E51754"/>
    <w:rsid w:val="00E532FE"/>
    <w:rsid w:val="00E53664"/>
    <w:rsid w:val="00E53BFA"/>
    <w:rsid w:val="00E53F8B"/>
    <w:rsid w:val="00E57DA1"/>
    <w:rsid w:val="00E60051"/>
    <w:rsid w:val="00E606C1"/>
    <w:rsid w:val="00E61D71"/>
    <w:rsid w:val="00E63AD5"/>
    <w:rsid w:val="00E64866"/>
    <w:rsid w:val="00E64E77"/>
    <w:rsid w:val="00E6589D"/>
    <w:rsid w:val="00E67E05"/>
    <w:rsid w:val="00E7208E"/>
    <w:rsid w:val="00E72C5D"/>
    <w:rsid w:val="00E733B5"/>
    <w:rsid w:val="00E7572C"/>
    <w:rsid w:val="00E75B32"/>
    <w:rsid w:val="00E81822"/>
    <w:rsid w:val="00E82C70"/>
    <w:rsid w:val="00E8375D"/>
    <w:rsid w:val="00E83C61"/>
    <w:rsid w:val="00E84D2A"/>
    <w:rsid w:val="00E85B2F"/>
    <w:rsid w:val="00E87464"/>
    <w:rsid w:val="00E91692"/>
    <w:rsid w:val="00E92555"/>
    <w:rsid w:val="00E929D6"/>
    <w:rsid w:val="00E93ADA"/>
    <w:rsid w:val="00E944DB"/>
    <w:rsid w:val="00E951DA"/>
    <w:rsid w:val="00E97209"/>
    <w:rsid w:val="00E97EB2"/>
    <w:rsid w:val="00EA019F"/>
    <w:rsid w:val="00EA25A8"/>
    <w:rsid w:val="00EA25F0"/>
    <w:rsid w:val="00EA2C07"/>
    <w:rsid w:val="00EA31D2"/>
    <w:rsid w:val="00EA3663"/>
    <w:rsid w:val="00EA59C8"/>
    <w:rsid w:val="00EA7379"/>
    <w:rsid w:val="00EB0272"/>
    <w:rsid w:val="00EB03A9"/>
    <w:rsid w:val="00EB0720"/>
    <w:rsid w:val="00EB2EDC"/>
    <w:rsid w:val="00EB69E0"/>
    <w:rsid w:val="00EB6F0A"/>
    <w:rsid w:val="00EB6F12"/>
    <w:rsid w:val="00EB712B"/>
    <w:rsid w:val="00EC1B7A"/>
    <w:rsid w:val="00EC2745"/>
    <w:rsid w:val="00EC3959"/>
    <w:rsid w:val="00EC4692"/>
    <w:rsid w:val="00EC4FD0"/>
    <w:rsid w:val="00EC53A9"/>
    <w:rsid w:val="00EC5845"/>
    <w:rsid w:val="00EC59C7"/>
    <w:rsid w:val="00EC72A0"/>
    <w:rsid w:val="00EC7BF8"/>
    <w:rsid w:val="00EC7D9F"/>
    <w:rsid w:val="00EC7FBA"/>
    <w:rsid w:val="00ED14AF"/>
    <w:rsid w:val="00ED2F0F"/>
    <w:rsid w:val="00ED325E"/>
    <w:rsid w:val="00ED533D"/>
    <w:rsid w:val="00ED5EBA"/>
    <w:rsid w:val="00ED7252"/>
    <w:rsid w:val="00ED79B3"/>
    <w:rsid w:val="00ED7A1A"/>
    <w:rsid w:val="00ED7AC3"/>
    <w:rsid w:val="00ED7BAA"/>
    <w:rsid w:val="00EE0D48"/>
    <w:rsid w:val="00EE1CBD"/>
    <w:rsid w:val="00EE20E8"/>
    <w:rsid w:val="00EE40AF"/>
    <w:rsid w:val="00EE53AC"/>
    <w:rsid w:val="00EE5DC2"/>
    <w:rsid w:val="00EE62D1"/>
    <w:rsid w:val="00EE6E5B"/>
    <w:rsid w:val="00EE70F6"/>
    <w:rsid w:val="00EE7322"/>
    <w:rsid w:val="00EE7E7B"/>
    <w:rsid w:val="00EF226A"/>
    <w:rsid w:val="00EF2851"/>
    <w:rsid w:val="00EF2911"/>
    <w:rsid w:val="00EF2CF0"/>
    <w:rsid w:val="00EF3232"/>
    <w:rsid w:val="00EF3AA3"/>
    <w:rsid w:val="00EF3ADF"/>
    <w:rsid w:val="00EF4420"/>
    <w:rsid w:val="00EF558D"/>
    <w:rsid w:val="00EF6103"/>
    <w:rsid w:val="00EF68DC"/>
    <w:rsid w:val="00EF7898"/>
    <w:rsid w:val="00F00AFC"/>
    <w:rsid w:val="00F00F0F"/>
    <w:rsid w:val="00F01C84"/>
    <w:rsid w:val="00F03132"/>
    <w:rsid w:val="00F035EF"/>
    <w:rsid w:val="00F045A3"/>
    <w:rsid w:val="00F0549B"/>
    <w:rsid w:val="00F05FD1"/>
    <w:rsid w:val="00F0607A"/>
    <w:rsid w:val="00F0660F"/>
    <w:rsid w:val="00F07362"/>
    <w:rsid w:val="00F10EE9"/>
    <w:rsid w:val="00F11330"/>
    <w:rsid w:val="00F12DBF"/>
    <w:rsid w:val="00F13024"/>
    <w:rsid w:val="00F13B0D"/>
    <w:rsid w:val="00F144C5"/>
    <w:rsid w:val="00F1762D"/>
    <w:rsid w:val="00F20754"/>
    <w:rsid w:val="00F20790"/>
    <w:rsid w:val="00F2101C"/>
    <w:rsid w:val="00F218BC"/>
    <w:rsid w:val="00F23680"/>
    <w:rsid w:val="00F249A5"/>
    <w:rsid w:val="00F25302"/>
    <w:rsid w:val="00F2596F"/>
    <w:rsid w:val="00F26B2C"/>
    <w:rsid w:val="00F26B32"/>
    <w:rsid w:val="00F272E8"/>
    <w:rsid w:val="00F3130E"/>
    <w:rsid w:val="00F31422"/>
    <w:rsid w:val="00F32241"/>
    <w:rsid w:val="00F33760"/>
    <w:rsid w:val="00F346B5"/>
    <w:rsid w:val="00F3492C"/>
    <w:rsid w:val="00F34A38"/>
    <w:rsid w:val="00F35306"/>
    <w:rsid w:val="00F3577C"/>
    <w:rsid w:val="00F377DD"/>
    <w:rsid w:val="00F37FEB"/>
    <w:rsid w:val="00F4019F"/>
    <w:rsid w:val="00F41053"/>
    <w:rsid w:val="00F41DFF"/>
    <w:rsid w:val="00F44C6A"/>
    <w:rsid w:val="00F45349"/>
    <w:rsid w:val="00F45A4D"/>
    <w:rsid w:val="00F46DB7"/>
    <w:rsid w:val="00F46F3E"/>
    <w:rsid w:val="00F5004F"/>
    <w:rsid w:val="00F521CF"/>
    <w:rsid w:val="00F53E1F"/>
    <w:rsid w:val="00F53F5E"/>
    <w:rsid w:val="00F55EC0"/>
    <w:rsid w:val="00F56C95"/>
    <w:rsid w:val="00F57F4B"/>
    <w:rsid w:val="00F60E94"/>
    <w:rsid w:val="00F61EBC"/>
    <w:rsid w:val="00F6370B"/>
    <w:rsid w:val="00F64D62"/>
    <w:rsid w:val="00F663A8"/>
    <w:rsid w:val="00F671A1"/>
    <w:rsid w:val="00F6791D"/>
    <w:rsid w:val="00F67F85"/>
    <w:rsid w:val="00F70102"/>
    <w:rsid w:val="00F70B90"/>
    <w:rsid w:val="00F7147B"/>
    <w:rsid w:val="00F72115"/>
    <w:rsid w:val="00F739E9"/>
    <w:rsid w:val="00F73B5E"/>
    <w:rsid w:val="00F73CED"/>
    <w:rsid w:val="00F73F01"/>
    <w:rsid w:val="00F755A4"/>
    <w:rsid w:val="00F75707"/>
    <w:rsid w:val="00F75C91"/>
    <w:rsid w:val="00F75E11"/>
    <w:rsid w:val="00F7612B"/>
    <w:rsid w:val="00F77967"/>
    <w:rsid w:val="00F77E31"/>
    <w:rsid w:val="00F83B88"/>
    <w:rsid w:val="00F83FD1"/>
    <w:rsid w:val="00F8714B"/>
    <w:rsid w:val="00F87960"/>
    <w:rsid w:val="00F87A6C"/>
    <w:rsid w:val="00F90D5C"/>
    <w:rsid w:val="00F92C10"/>
    <w:rsid w:val="00F95427"/>
    <w:rsid w:val="00F96313"/>
    <w:rsid w:val="00F96CA0"/>
    <w:rsid w:val="00FA10B1"/>
    <w:rsid w:val="00FA1510"/>
    <w:rsid w:val="00FA41DE"/>
    <w:rsid w:val="00FA49E7"/>
    <w:rsid w:val="00FA6226"/>
    <w:rsid w:val="00FA6B89"/>
    <w:rsid w:val="00FA6E1E"/>
    <w:rsid w:val="00FB153B"/>
    <w:rsid w:val="00FB1723"/>
    <w:rsid w:val="00FB1730"/>
    <w:rsid w:val="00FB19D3"/>
    <w:rsid w:val="00FB2392"/>
    <w:rsid w:val="00FB2C1F"/>
    <w:rsid w:val="00FB504A"/>
    <w:rsid w:val="00FB53EE"/>
    <w:rsid w:val="00FB68C7"/>
    <w:rsid w:val="00FB7A45"/>
    <w:rsid w:val="00FC1C12"/>
    <w:rsid w:val="00FC1E70"/>
    <w:rsid w:val="00FC62C6"/>
    <w:rsid w:val="00FD1649"/>
    <w:rsid w:val="00FD230B"/>
    <w:rsid w:val="00FD309D"/>
    <w:rsid w:val="00FD3B65"/>
    <w:rsid w:val="00FD3F8D"/>
    <w:rsid w:val="00FD426A"/>
    <w:rsid w:val="00FD43F3"/>
    <w:rsid w:val="00FD4B6F"/>
    <w:rsid w:val="00FD6EC3"/>
    <w:rsid w:val="00FE02BB"/>
    <w:rsid w:val="00FE051D"/>
    <w:rsid w:val="00FE0DE9"/>
    <w:rsid w:val="00FE1240"/>
    <w:rsid w:val="00FE1D15"/>
    <w:rsid w:val="00FE2E6F"/>
    <w:rsid w:val="00FE66BD"/>
    <w:rsid w:val="00FE6F73"/>
    <w:rsid w:val="00FE7623"/>
    <w:rsid w:val="00FE7978"/>
    <w:rsid w:val="00FE7CDC"/>
    <w:rsid w:val="00FF0F5C"/>
    <w:rsid w:val="00FF218C"/>
    <w:rsid w:val="00FF2650"/>
    <w:rsid w:val="00FF270C"/>
    <w:rsid w:val="00FF277F"/>
    <w:rsid w:val="00FF2EB7"/>
    <w:rsid w:val="00FF5955"/>
    <w:rsid w:val="00FF6701"/>
    <w:rsid w:val="00FF6741"/>
    <w:rsid w:val="00FF78A0"/>
    <w:rsid w:val="00FF79A9"/>
    <w:rsid w:val="148FEC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90964"/>
  <w15:docId w15:val="{645B51A9-B276-420E-AA12-4F1AA0E36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qFormat="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3C15FF"/>
    <w:pPr>
      <w:spacing w:after="160" w:line="259" w:lineRule="auto"/>
    </w:pPr>
  </w:style>
  <w:style w:type="paragraph" w:styleId="Heading1">
    <w:name w:val="heading 1"/>
    <w:basedOn w:val="Normal"/>
    <w:next w:val="Normal"/>
    <w:link w:val="Heading1Char"/>
    <w:uiPriority w:val="9"/>
    <w:qFormat/>
    <w:rsid w:val="00B52F4A"/>
    <w:pPr>
      <w:spacing w:line="480" w:lineRule="auto"/>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EF28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850FC6"/>
    <w:rPr>
      <w:sz w:val="16"/>
      <w:szCs w:val="16"/>
    </w:rPr>
  </w:style>
  <w:style w:type="character" w:customStyle="1" w:styleId="CommentTextChar">
    <w:name w:val="Comment Text Char"/>
    <w:basedOn w:val="DefaultParagraphFont"/>
    <w:link w:val="CommentText"/>
    <w:uiPriority w:val="99"/>
    <w:qFormat/>
    <w:rsid w:val="00850FC6"/>
    <w:rPr>
      <w:sz w:val="20"/>
      <w:szCs w:val="20"/>
    </w:rPr>
  </w:style>
  <w:style w:type="character" w:styleId="Hyperlink">
    <w:name w:val="Hyperlink"/>
    <w:basedOn w:val="DefaultParagraphFont"/>
    <w:uiPriority w:val="99"/>
    <w:unhideWhenUsed/>
    <w:rsid w:val="00850FC6"/>
    <w:rPr>
      <w:color w:val="0563C1" w:themeColor="hyperlink"/>
      <w:u w:val="single"/>
    </w:rPr>
  </w:style>
  <w:style w:type="character" w:customStyle="1" w:styleId="HeaderChar">
    <w:name w:val="Header Char"/>
    <w:basedOn w:val="DefaultParagraphFont"/>
    <w:link w:val="Header"/>
    <w:uiPriority w:val="99"/>
    <w:qFormat/>
    <w:rsid w:val="006C500B"/>
  </w:style>
  <w:style w:type="character" w:customStyle="1" w:styleId="FooterChar">
    <w:name w:val="Footer Char"/>
    <w:basedOn w:val="DefaultParagraphFont"/>
    <w:link w:val="Footer"/>
    <w:uiPriority w:val="99"/>
    <w:qFormat/>
    <w:rsid w:val="006C500B"/>
  </w:style>
  <w:style w:type="character" w:customStyle="1" w:styleId="CommentSubjectChar">
    <w:name w:val="Comment Subject Char"/>
    <w:basedOn w:val="CommentTextChar"/>
    <w:link w:val="CommentSubject"/>
    <w:uiPriority w:val="99"/>
    <w:semiHidden/>
    <w:qFormat/>
    <w:rsid w:val="00474E6F"/>
    <w:rPr>
      <w:b/>
      <w:bCs/>
      <w:sz w:val="20"/>
      <w:szCs w:val="20"/>
    </w:rPr>
  </w:style>
  <w:style w:type="character" w:styleId="UnresolvedMention">
    <w:name w:val="Unresolved Mention"/>
    <w:basedOn w:val="DefaultParagraphFont"/>
    <w:uiPriority w:val="99"/>
    <w:semiHidden/>
    <w:unhideWhenUsed/>
    <w:qFormat/>
    <w:rsid w:val="00B241C2"/>
    <w:rPr>
      <w:color w:val="605E5C"/>
      <w:shd w:val="clear" w:color="auto" w:fill="E1DFDD"/>
    </w:rPr>
  </w:style>
  <w:style w:type="character" w:styleId="Mention">
    <w:name w:val="Mention"/>
    <w:basedOn w:val="DefaultParagraphFont"/>
    <w:uiPriority w:val="99"/>
    <w:unhideWhenUsed/>
    <w:qFormat/>
    <w:rsid w:val="00782D99"/>
    <w:rPr>
      <w:color w:val="2B579A"/>
      <w:shd w:val="clear" w:color="auto" w:fill="E1DFDD"/>
    </w:rPr>
  </w:style>
  <w:style w:type="character" w:styleId="LineNumber">
    <w:name w:val="line number"/>
  </w:style>
  <w:style w:type="character" w:styleId="PlaceholderText">
    <w:name w:val="Placeholder Text"/>
    <w:basedOn w:val="DefaultParagraphFont"/>
    <w:uiPriority w:val="99"/>
    <w:semiHidden/>
    <w:qFormat/>
    <w:rsid w:val="00A55FE6"/>
    <w:rPr>
      <w:color w:val="666666"/>
    </w:rPr>
  </w:style>
  <w:style w:type="character" w:styleId="FollowedHyperlink">
    <w:name w:val="FollowedHyperlink"/>
    <w:basedOn w:val="DefaultParagraphFont"/>
    <w:uiPriority w:val="99"/>
    <w:semiHidden/>
    <w:unhideWhenUsed/>
    <w:rsid w:val="00F77589"/>
    <w:rPr>
      <w:color w:val="954F72" w:themeColor="followedHyperlink"/>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next w:val="Normal"/>
    <w:uiPriority w:val="35"/>
    <w:unhideWhenUsed/>
    <w:qFormat/>
    <w:rsid w:val="00850FC6"/>
    <w:pPr>
      <w:spacing w:after="200" w:line="240" w:lineRule="auto"/>
    </w:pPr>
    <w:rPr>
      <w:i/>
      <w:iCs/>
      <w:color w:val="44546A" w:themeColor="text2"/>
      <w:sz w:val="18"/>
      <w:szCs w:val="18"/>
    </w:rPr>
  </w:style>
  <w:style w:type="paragraph" w:customStyle="1" w:styleId="Index">
    <w:name w:val="Index"/>
    <w:basedOn w:val="Normal"/>
    <w:qFormat/>
    <w:pPr>
      <w:suppressLineNumbers/>
    </w:pPr>
    <w:rPr>
      <w:rFonts w:cs="Arial Unicode MS"/>
    </w:rPr>
  </w:style>
  <w:style w:type="paragraph" w:styleId="Bibliography">
    <w:name w:val="Bibliography"/>
    <w:basedOn w:val="Normal"/>
    <w:next w:val="Normal"/>
    <w:uiPriority w:val="37"/>
    <w:unhideWhenUsed/>
    <w:qFormat/>
    <w:rsid w:val="00850FC6"/>
    <w:pPr>
      <w:tabs>
        <w:tab w:val="left" w:pos="384"/>
      </w:tabs>
      <w:spacing w:after="0" w:line="480" w:lineRule="auto"/>
      <w:ind w:left="384" w:hanging="384"/>
    </w:pPr>
  </w:style>
  <w:style w:type="paragraph" w:styleId="CommentText">
    <w:name w:val="annotation text"/>
    <w:basedOn w:val="Normal"/>
    <w:link w:val="CommentTextChar"/>
    <w:uiPriority w:val="99"/>
    <w:unhideWhenUsed/>
    <w:qFormat/>
    <w:rsid w:val="00850FC6"/>
    <w:pPr>
      <w:spacing w:line="240" w:lineRule="auto"/>
    </w:pPr>
    <w:rPr>
      <w:sz w:val="20"/>
      <w:szCs w:val="20"/>
    </w:rPr>
  </w:style>
  <w:style w:type="paragraph" w:customStyle="1" w:styleId="HeaderandFooter">
    <w:name w:val="Header and Footer"/>
    <w:basedOn w:val="Normal"/>
    <w:qFormat/>
  </w:style>
  <w:style w:type="paragraph" w:styleId="Header">
    <w:name w:val="header"/>
    <w:basedOn w:val="Normal"/>
    <w:link w:val="HeaderChar"/>
    <w:uiPriority w:val="99"/>
    <w:unhideWhenUsed/>
    <w:rsid w:val="006C500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6C500B"/>
    <w:pPr>
      <w:suppressLineNumbers/>
      <w:tabs>
        <w:tab w:val="center" w:pos="4680"/>
        <w:tab w:val="right" w:pos="9360"/>
      </w:tabs>
      <w:spacing w:after="0" w:line="240" w:lineRule="auto"/>
    </w:pPr>
  </w:style>
  <w:style w:type="paragraph" w:styleId="ListParagraph">
    <w:name w:val="List Paragraph"/>
    <w:basedOn w:val="Normal"/>
    <w:uiPriority w:val="34"/>
    <w:qFormat/>
    <w:rsid w:val="00805DA6"/>
    <w:pPr>
      <w:ind w:left="720"/>
      <w:contextualSpacing/>
    </w:pPr>
  </w:style>
  <w:style w:type="paragraph" w:styleId="CommentSubject">
    <w:name w:val="annotation subject"/>
    <w:basedOn w:val="CommentText"/>
    <w:next w:val="CommentText"/>
    <w:link w:val="CommentSubjectChar"/>
    <w:uiPriority w:val="99"/>
    <w:semiHidden/>
    <w:unhideWhenUsed/>
    <w:qFormat/>
    <w:rsid w:val="00474E6F"/>
    <w:rPr>
      <w:b/>
      <w:bCs/>
    </w:rPr>
  </w:style>
  <w:style w:type="paragraph" w:styleId="Revision">
    <w:name w:val="Revision"/>
    <w:uiPriority w:val="99"/>
    <w:semiHidden/>
    <w:qFormat/>
    <w:rsid w:val="00B241C2"/>
  </w:style>
  <w:style w:type="table" w:styleId="TableGrid">
    <w:name w:val="Table Grid"/>
    <w:basedOn w:val="TableNormal"/>
    <w:uiPriority w:val="59"/>
    <w:rsid w:val="006C500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B52F4A"/>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EF2851"/>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0470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70DC"/>
    <w:rPr>
      <w:rFonts w:ascii="Segoe UI" w:hAnsi="Segoe UI" w:cs="Segoe UI"/>
      <w:sz w:val="18"/>
      <w:szCs w:val="18"/>
    </w:rPr>
  </w:style>
  <w:style w:type="paragraph" w:styleId="HTMLPreformatted">
    <w:name w:val="HTML Preformatted"/>
    <w:basedOn w:val="Normal"/>
    <w:link w:val="HTMLPreformattedChar"/>
    <w:uiPriority w:val="99"/>
    <w:semiHidden/>
    <w:unhideWhenUsed/>
    <w:rsid w:val="00442A1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42A1A"/>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wri/MAPSPA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65deea03-bc56-42a0-96fa-53b027e3fc7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36BEE3F2779554A995F2C4377487B32" ma:contentTypeVersion="10" ma:contentTypeDescription="Een nieuw document maken." ma:contentTypeScope="" ma:versionID="7b3703230e88572874deb3dc346f720f">
  <xsd:schema xmlns:xsd="http://www.w3.org/2001/XMLSchema" xmlns:xs="http://www.w3.org/2001/XMLSchema" xmlns:p="http://schemas.microsoft.com/office/2006/metadata/properties" xmlns:ns3="65deea03-bc56-42a0-96fa-53b027e3fc71" xmlns:ns4="d4c7e76b-6a53-49a2-a29c-be4736056f47" targetNamespace="http://schemas.microsoft.com/office/2006/metadata/properties" ma:root="true" ma:fieldsID="5732d35a336553052278598ba4949ad2" ns3:_="" ns4:_="">
    <xsd:import namespace="65deea03-bc56-42a0-96fa-53b027e3fc71"/>
    <xsd:import namespace="d4c7e76b-6a53-49a2-a29c-be4736056f47"/>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deea03-bc56-42a0-96fa-53b027e3fc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c7e76b-6a53-49a2-a29c-be4736056f47" elementFormDefault="qualified">
    <xsd:import namespace="http://schemas.microsoft.com/office/2006/documentManagement/types"/>
    <xsd:import namespace="http://schemas.microsoft.com/office/infopath/2007/PartnerControls"/>
    <xsd:element name="SharedWithUsers" ma:index="11"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Gedeeld met details" ma:internalName="SharedWithDetails" ma:readOnly="true">
      <xsd:simpleType>
        <xsd:restriction base="dms:Note">
          <xsd:maxLength value="255"/>
        </xsd:restriction>
      </xsd:simpleType>
    </xsd:element>
    <xsd:element name="SharingHintHash" ma:index="13"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84DA40-9939-4D53-9DA9-303627A5412A}">
  <ds:schemaRefs>
    <ds:schemaRef ds:uri="http://schemas.openxmlformats.org/officeDocument/2006/bibliography"/>
  </ds:schemaRefs>
</ds:datastoreItem>
</file>

<file path=customXml/itemProps2.xml><?xml version="1.0" encoding="utf-8"?>
<ds:datastoreItem xmlns:ds="http://schemas.openxmlformats.org/officeDocument/2006/customXml" ds:itemID="{FF005E7C-5069-453E-9C4A-D47E424B7A28}">
  <ds:schemaRefs>
    <ds:schemaRef ds:uri="http://schemas.microsoft.com/office/2006/documentManagement/types"/>
    <ds:schemaRef ds:uri="d4c7e76b-6a53-49a2-a29c-be4736056f47"/>
    <ds:schemaRef ds:uri="http://purl.org/dc/dcmitype/"/>
    <ds:schemaRef ds:uri="http://purl.org/dc/elements/1.1/"/>
    <ds:schemaRef ds:uri="http://schemas.openxmlformats.org/package/2006/metadata/core-properties"/>
    <ds:schemaRef ds:uri="http://schemas.microsoft.com/office/infopath/2007/PartnerControls"/>
    <ds:schemaRef ds:uri="http://schemas.microsoft.com/office/2006/metadata/properties"/>
    <ds:schemaRef ds:uri="http://www.w3.org/XML/1998/namespace"/>
    <ds:schemaRef ds:uri="http://purl.org/dc/terms/"/>
    <ds:schemaRef ds:uri="65deea03-bc56-42a0-96fa-53b027e3fc71"/>
  </ds:schemaRefs>
</ds:datastoreItem>
</file>

<file path=customXml/itemProps3.xml><?xml version="1.0" encoding="utf-8"?>
<ds:datastoreItem xmlns:ds="http://schemas.openxmlformats.org/officeDocument/2006/customXml" ds:itemID="{BBCE36FF-5FAD-4258-883E-ED21C47E90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deea03-bc56-42a0-96fa-53b027e3fc71"/>
    <ds:schemaRef ds:uri="d4c7e76b-6a53-49a2-a29c-be4736056f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B1930CE-DFD6-4F2B-8837-711DCF9653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548</TotalTime>
  <Pages>10</Pages>
  <Words>2143</Words>
  <Characters>12221</Characters>
  <Application>Microsoft Office Word</Application>
  <DocSecurity>0</DocSecurity>
  <Lines>101</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niversity and Research</Company>
  <LinksUpToDate>false</LinksUpToDate>
  <CharactersWithSpaces>14336</CharactersWithSpaces>
  <SharedDoc>false</SharedDoc>
  <HLinks>
    <vt:vector size="24" baseType="variant">
      <vt:variant>
        <vt:i4>6422630</vt:i4>
      </vt:variant>
      <vt:variant>
        <vt:i4>198</vt:i4>
      </vt:variant>
      <vt:variant>
        <vt:i4>0</vt:i4>
      </vt:variant>
      <vt:variant>
        <vt:i4>5</vt:i4>
      </vt:variant>
      <vt:variant>
        <vt:lpwstr>https://github.com/wri/MAPSPAM</vt:lpwstr>
      </vt:variant>
      <vt:variant>
        <vt:lpwstr/>
      </vt:variant>
      <vt:variant>
        <vt:i4>6357100</vt:i4>
      </vt:variant>
      <vt:variant>
        <vt:i4>192</vt:i4>
      </vt:variant>
      <vt:variant>
        <vt:i4>0</vt:i4>
      </vt:variant>
      <vt:variant>
        <vt:i4>5</vt:i4>
      </vt:variant>
      <vt:variant>
        <vt:lpwstr>https://github.com/haachicanoy/agroclimExtremes</vt:lpwstr>
      </vt:variant>
      <vt:variant>
        <vt:lpwstr/>
      </vt:variant>
      <vt:variant>
        <vt:i4>3801202</vt:i4>
      </vt:variant>
      <vt:variant>
        <vt:i4>108</vt:i4>
      </vt:variant>
      <vt:variant>
        <vt:i4>0</vt:i4>
      </vt:variant>
      <vt:variant>
        <vt:i4>5</vt:i4>
      </vt:variant>
      <vt:variant>
        <vt:lpwstr>https://haachicanoy.shinyapps.io/extreme_drought_clusters/</vt:lpwstr>
      </vt:variant>
      <vt:variant>
        <vt:lpwstr/>
      </vt:variant>
      <vt:variant>
        <vt:i4>3801202</vt:i4>
      </vt:variant>
      <vt:variant>
        <vt:i4>30</vt:i4>
      </vt:variant>
      <vt:variant>
        <vt:i4>0</vt:i4>
      </vt:variant>
      <vt:variant>
        <vt:i4>5</vt:i4>
      </vt:variant>
      <vt:variant>
        <vt:lpwstr>https://haachicanoy.shinyapps.io/extreme_drought_cluste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chicanoy</dc:creator>
  <cp:keywords/>
  <dc:description/>
  <cp:lastModifiedBy>Achicanoy Estrella, Harold</cp:lastModifiedBy>
  <cp:revision>2106</cp:revision>
  <dcterms:created xsi:type="dcterms:W3CDTF">2024-10-25T01:32:00Z</dcterms:created>
  <dcterms:modified xsi:type="dcterms:W3CDTF">2025-12-23T02:3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6BEE3F2779554A995F2C4377487B32</vt:lpwstr>
  </property>
  <property fmtid="{D5CDD505-2E9C-101B-9397-08002B2CF9AE}" pid="3" name="ZOTERO_PREF_1">
    <vt:lpwstr>&lt;data data-version="3" zotero-version="7.0.30"&gt;&lt;session id="1KsQjXE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